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F25511" w14:textId="01425D02" w:rsidR="002503BB" w:rsidRDefault="00472B9E">
      <w:r>
        <w:t xml:space="preserve">Sampling </w:t>
      </w:r>
    </w:p>
    <w:p w14:paraId="23E5C7B0" w14:textId="77777777" w:rsidR="00B73082" w:rsidRDefault="00B73082"/>
    <w:p w14:paraId="3A7D3414" w14:textId="7BF32FD9" w:rsidR="00C546DA" w:rsidRDefault="00093E5C" w:rsidP="004106D4">
      <w:r>
        <w:t>We selected t</w:t>
      </w:r>
      <w:r w:rsidR="004106D4">
        <w:t>hirty-</w:t>
      </w:r>
      <w:r w:rsidR="00172E6E">
        <w:t>six</w:t>
      </w:r>
      <w:r w:rsidR="004106D4">
        <w:t xml:space="preserve"> taxa from </w:t>
      </w:r>
      <w:r w:rsidR="00FC0B6F">
        <w:t>across the</w:t>
      </w:r>
      <w:r w:rsidR="004106D4">
        <w:t xml:space="preserve"> twelve subfamilies of the Poaceae</w:t>
      </w:r>
      <w:r w:rsidR="00B97AE7">
        <w:t>,</w:t>
      </w:r>
      <w:r w:rsidR="004106D4">
        <w:t xml:space="preserve"> and four from the early-diverging </w:t>
      </w:r>
      <w:proofErr w:type="spellStart"/>
      <w:r w:rsidR="004106D4">
        <w:t>Poales</w:t>
      </w:r>
      <w:proofErr w:type="spellEnd"/>
      <w:r w:rsidR="004106D4">
        <w:t xml:space="preserve"> lineages </w:t>
      </w:r>
      <w:r w:rsidR="007D159D">
        <w:t>(</w:t>
      </w:r>
      <w:proofErr w:type="spellStart"/>
      <w:r w:rsidR="004106D4">
        <w:t>Flagellariaceae</w:t>
      </w:r>
      <w:proofErr w:type="spellEnd"/>
      <w:r w:rsidR="004106D4">
        <w:t xml:space="preserve">, </w:t>
      </w:r>
      <w:proofErr w:type="spellStart"/>
      <w:r w:rsidR="004106D4">
        <w:t>Joinvilleaceae</w:t>
      </w:r>
      <w:proofErr w:type="spellEnd"/>
      <w:r w:rsidR="004106D4">
        <w:t xml:space="preserve">, and </w:t>
      </w:r>
      <w:proofErr w:type="spellStart"/>
      <w:r w:rsidR="004106D4">
        <w:t>Ecdeiocoleaceae</w:t>
      </w:r>
      <w:proofErr w:type="spellEnd"/>
      <w:r w:rsidR="007D159D">
        <w:t>)</w:t>
      </w:r>
      <w:r w:rsidR="004106D4">
        <w:t xml:space="preserve"> to study pollen wall</w:t>
      </w:r>
      <w:r w:rsidR="007D159D">
        <w:t xml:space="preserve"> </w:t>
      </w:r>
      <w:r w:rsidR="004106D4">
        <w:t>ultrastructure</w:t>
      </w:r>
      <w:r w:rsidR="007D159D">
        <w:t xml:space="preserve"> (</w:t>
      </w:r>
      <w:commentRangeStart w:id="0"/>
      <w:r w:rsidR="007D159D" w:rsidRPr="007D159D">
        <w:rPr>
          <w:highlight w:val="yellow"/>
        </w:rPr>
        <w:t>Table</w:t>
      </w:r>
      <w:commentRangeEnd w:id="0"/>
      <w:r w:rsidR="00115804">
        <w:rPr>
          <w:rStyle w:val="CommentReference"/>
        </w:rPr>
        <w:commentReference w:id="0"/>
      </w:r>
      <w:r w:rsidR="007D159D" w:rsidRPr="007D159D">
        <w:rPr>
          <w:highlight w:val="yellow"/>
        </w:rPr>
        <w:t>)</w:t>
      </w:r>
      <w:r w:rsidR="004106D4">
        <w:t xml:space="preserve">. </w:t>
      </w:r>
      <w:commentRangeStart w:id="1"/>
      <w:r w:rsidR="00405660">
        <w:t>T</w:t>
      </w:r>
      <w:ins w:id="2" w:author="Derek Houston" w:date="2018-09-25T14:22:00Z">
        <w:r w:rsidR="00B63F71">
          <w:t>hese t</w:t>
        </w:r>
      </w:ins>
      <w:r w:rsidR="00405660">
        <w:t xml:space="preserve">axa </w:t>
      </w:r>
      <w:del w:id="3" w:author="Derek Houston" w:date="2018-09-25T14:22:00Z">
        <w:r w:rsidR="00405660" w:rsidDel="00B63F71">
          <w:delText>are selected from</w:delText>
        </w:r>
      </w:del>
      <w:ins w:id="4" w:author="Derek Houston" w:date="2018-09-25T14:22:00Z">
        <w:r w:rsidR="00B63F71">
          <w:t>occur in</w:t>
        </w:r>
      </w:ins>
      <w:r w:rsidR="00405660">
        <w:t xml:space="preserve"> a range of habitats</w:t>
      </w:r>
      <w:ins w:id="5" w:author="Derek Houston" w:date="2018-09-25T14:23:00Z">
        <w:r w:rsidR="00B63F71">
          <w:t>, and</w:t>
        </w:r>
      </w:ins>
      <w:r w:rsidR="00405660">
        <w:t xml:space="preserve"> represent</w:t>
      </w:r>
      <w:del w:id="6" w:author="Derek Houston" w:date="2018-09-25T14:23:00Z">
        <w:r w:rsidR="00405660" w:rsidDel="00B63F71">
          <w:delText>ing</w:delText>
        </w:r>
      </w:del>
      <w:r w:rsidR="00405660">
        <w:t xml:space="preserve"> forest grasses, margin dwellers, and open habitat species</w:t>
      </w:r>
      <w:del w:id="7" w:author="Derek Houston" w:date="2018-09-25T14:20:00Z">
        <w:r w:rsidR="004254C7" w:rsidDel="00E64BC6">
          <w:delText xml:space="preserve">, </w:delText>
        </w:r>
      </w:del>
      <w:ins w:id="8" w:author="Derek Houston" w:date="2018-09-25T14:20:00Z">
        <w:r w:rsidR="00E64BC6">
          <w:t xml:space="preserve">. </w:t>
        </w:r>
      </w:ins>
      <w:ins w:id="9" w:author="Derek Houston" w:date="2018-09-25T14:22:00Z">
        <w:r w:rsidR="00B63F71">
          <w:t>Habitats</w:t>
        </w:r>
      </w:ins>
      <w:ins w:id="10" w:author="Derek Houston" w:date="2018-09-25T14:20:00Z">
        <w:r w:rsidR="00E64BC6">
          <w:t xml:space="preserve"> </w:t>
        </w:r>
      </w:ins>
      <w:del w:id="11" w:author="Derek Houston" w:date="2018-09-25T14:20:00Z">
        <w:r w:rsidR="003E6474" w:rsidDel="00E64BC6">
          <w:delText xml:space="preserve">and </w:delText>
        </w:r>
      </w:del>
      <w:ins w:id="12" w:author="Derek Houston" w:date="2018-09-25T14:20:00Z">
        <w:r w:rsidR="00E64BC6">
          <w:t>span</w:t>
        </w:r>
        <w:r w:rsidR="00E64BC6">
          <w:t xml:space="preserve"> </w:t>
        </w:r>
      </w:ins>
      <w:r w:rsidR="003E6474">
        <w:t>a range of conditions from</w:t>
      </w:r>
      <w:r w:rsidR="00405660">
        <w:t xml:space="preserve"> xeric to wetland</w:t>
      </w:r>
      <w:del w:id="13" w:author="Derek Houston" w:date="2018-09-25T14:23:00Z">
        <w:r w:rsidR="00405660" w:rsidDel="00B63F71">
          <w:delText xml:space="preserve">, </w:delText>
        </w:r>
      </w:del>
      <w:del w:id="14" w:author="Derek Houston" w:date="2018-09-25T14:21:00Z">
        <w:r w:rsidR="00405660" w:rsidDel="00E64BC6">
          <w:delText xml:space="preserve">to </w:delText>
        </w:r>
      </w:del>
      <w:ins w:id="15" w:author="Derek Houston" w:date="2018-09-25T14:23:00Z">
        <w:r w:rsidR="00B63F71">
          <w:t xml:space="preserve">. The selected taxa and the habitats in which they reside </w:t>
        </w:r>
      </w:ins>
      <w:ins w:id="16" w:author="Derek Houston" w:date="2018-09-25T14:21:00Z">
        <w:r w:rsidR="00E64BC6">
          <w:t xml:space="preserve">will </w:t>
        </w:r>
      </w:ins>
      <w:del w:id="17" w:author="Derek Houston" w:date="2018-09-25T14:24:00Z">
        <w:r w:rsidR="00405660" w:rsidDel="00B63F71">
          <w:delText xml:space="preserve">better </w:delText>
        </w:r>
      </w:del>
      <w:del w:id="18" w:author="Derek Houston" w:date="2018-09-25T14:21:00Z">
        <w:r w:rsidR="00405660" w:rsidDel="00E64BC6">
          <w:delText xml:space="preserve">understand </w:delText>
        </w:r>
      </w:del>
      <w:ins w:id="19" w:author="Derek Houston" w:date="2018-09-25T14:24:00Z">
        <w:r w:rsidR="00B63F71">
          <w:t>augment understanding about</w:t>
        </w:r>
      </w:ins>
      <w:ins w:id="20" w:author="Derek Houston" w:date="2018-09-25T14:21:00Z">
        <w:r w:rsidR="00E64BC6">
          <w:t xml:space="preserve"> </w:t>
        </w:r>
      </w:ins>
      <w:r w:rsidR="00405660">
        <w:t>whether habitat correlates with the presence or absence of intra-</w:t>
      </w:r>
      <w:proofErr w:type="spellStart"/>
      <w:r w:rsidR="00405660">
        <w:t>exinous</w:t>
      </w:r>
      <w:proofErr w:type="spellEnd"/>
      <w:r w:rsidR="00405660">
        <w:t xml:space="preserve"> channels. </w:t>
      </w:r>
      <w:r w:rsidR="003E6474">
        <w:t xml:space="preserve">Sampling </w:t>
      </w:r>
      <w:r w:rsidR="004254C7">
        <w:t>is divided among C</w:t>
      </w:r>
      <w:r w:rsidR="004254C7" w:rsidRPr="00C71D68">
        <w:rPr>
          <w:vertAlign w:val="subscript"/>
        </w:rPr>
        <w:t>3</w:t>
      </w:r>
      <w:r w:rsidR="004254C7">
        <w:t xml:space="preserve"> and C</w:t>
      </w:r>
      <w:r w:rsidR="004254C7" w:rsidRPr="00C71D68">
        <w:rPr>
          <w:vertAlign w:val="subscript"/>
        </w:rPr>
        <w:t>4</w:t>
      </w:r>
      <w:r w:rsidR="004254C7">
        <w:t xml:space="preserve"> photosynthetic types.</w:t>
      </w:r>
      <w:commentRangeEnd w:id="1"/>
      <w:r w:rsidR="00C71D68">
        <w:rPr>
          <w:rStyle w:val="CommentReference"/>
        </w:rPr>
        <w:commentReference w:id="1"/>
      </w:r>
      <w:r w:rsidR="004254C7">
        <w:t xml:space="preserve"> </w:t>
      </w:r>
      <w:r w:rsidR="00B73082">
        <w:t>Taxonomic c</w:t>
      </w:r>
      <w:r w:rsidR="00C546DA">
        <w:t>lassifications follow the phylogen</w:t>
      </w:r>
      <w:r w:rsidR="00412EEA">
        <w:t>ies</w:t>
      </w:r>
      <w:r w:rsidR="00C546DA">
        <w:t xml:space="preserve"> of </w:t>
      </w:r>
      <w:r w:rsidR="006E5055">
        <w:fldChar w:fldCharType="begin" w:fldLock="1"/>
      </w:r>
      <w:r w:rsidR="00E60E83">
        <w:instrText>ADDIN CSL_CITATION {"citationItems":[{"id":"ITEM-1","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Zuloaga","given":"Fernando O.","non-dropping-particle":"","parse-names":false,"suffix":""},{"dropping-particle":"","family":"Judziewicz","given":"Emmet J.","non-dropping-particle":"","parse-names":false,"suffix":""},{"dropping-particle":"","family":"Filgueiras","given":"Tarciso S.","non-dropping-particle":"","parse-names":false,"suffix":""},{"dropping-particle":"","family":"Davis","given":"Jerrold I.","non-dropping-particle":"","parse-names":false,"suffix":""},{"dropping-particle":"","family":"Morrone","given":"Osvaldo","non-dropping-particle":"","parse-names":false,"suffix":""}],"container-title":"Journal of Systematics and Evolution","id":"ITEM-1","issue":"2","issued":{"date-parts":[["2015"]]},"page":"117-137","title":"A worldwide phylogenetic classification of the Poaceae (Gramineae)","type":"article-journal","volume":"53"},"uris":["http://www.mendeley.com/documents/?uuid=2904017c-681d-4d25-a613-11f00987bbb0"]},{"id":"ITEM-2","itemData":{"DOI":"10.1111/jse.12262","ISBN":"1759-6831","ISSN":"17596831","abstract":"\\nBased on recent molecular and morphological studies we present a modern worldwide phylogenetic classification of the ± 12074 grasses and place the 771 grass genera into 12 subfamilies (Anomochlooideae, Aristidoideae, Arundinoideae, Bambusoideae, Chloridoideae, Danthonioideae, Micraioideae, Oryzoideae, Panicoideae, Pharoideae, Puelioideae, and Pooideae), 6 supertribes (Andropogonodae, Arundinarodae, Bambusodae, Panicodae, Poodae, Triticodae), 51 tribes (Ampelodesmeae, Andropogoneae, Anomochloeae, Aristideae, Arundinarieae, Arundineae, Arundinelleae, Atractocarpeae, Bambuseae, Brachyelytreae, Brachypodieae, Bromeae, Brylkinieae, Centotheceae, Centropodieae, Chasmanthieae, Cynodonteae, Cyperochloeae, Danthonieae, Diarrheneae, Ehrharteae, Eragrostideae, Eriachneae, Guaduellieae, Gynerieae, Hubbardieae, Isachneae, Littledaleeae, Lygeeae, Meliceae, Micraireae, Molinieae, Nardeae, Olyreae, Oryzeae, Paniceae, Paspaleae, Phaenospermateae, Phareae, Phyllorachideae, Poeae, Steyermarkochloeae, Stipeae, Streptochaeteae, Streptogyneae, Thysanolaeneae, Triraphideae, Tristachyideae, Triticeae, Zeugiteae, and Zoysieae), and 80 subtribes (Aeluropodinae, Agrostidinae, Airinae, Ammochloinae, Andropogoninae, Anthephorinae, Anthistiriinae, Anthoxanthinae, Arthraxoninae, Arthropogoninae, Arthrostylidiinae, Arundinariinae, Aveninae, Bambusinae, Boivinellinae, Boutelouinae, Brizinae, Buergersiochloinae, Calothecinae, Cenchrinae, Chionachninae, Chusqueinae, Coicinae, Coleanthinae, Cotteinae, Cteniinae, Cynosurinae, Dactylidinae, Dichantheliinae, Dimeriinae, Duthieinae, Eleusininae, Eragrostidinae, Farragininae, Germainiinae, Gouiniinae, Guaduinae, Gymnopogoninae, Hickeliinae, Hilariinae, Holcinae, Hordeinae, Ischaeminae, Loliinae, Melinidinae, Melocanninae, Miliinae, Monanthochloinae, Muhlenbergiinae, Neurachninae, Olyrinae, Orcuttiinae, Oryzinae, Otachyriinae, Panicinae, Pappophorinae, Parapholiinae, Parianinae, Paspalinae, Perotidinae, Phalaridinae, Poinae, Racemobambosinae, Rottboelliinae, Saccharinae, Scleropogoninae, Scolochloinae, Sesleriinae, Sorghinae, Sporobolinae, Torreyochloinae, Traginae, Trichoneurinae, Triodiinae, Tripogoninae, Tripsacinae, Triticinae, Unioliinae, Zizaniinae, and Zoysiinae). In addition, we include a radial tree illustrating the hierarchical relationships among the subtribes, tribes, and subfamilies. We use the subfamilial name, Oryzoideae, over Ehrhartoideae because the latter was initially published as a misplaced rank, and we circumscribe Moli…","author":[{"dropping-particle":"","family":"Soreng","given":"Robert J.","non-dropping-particle":"","parse-names":false,"suffix":""},{"dropping-particle":"","family":"Peterson","given":"Paul M.","non-dropping-particle":"","parse-names":false,"suffix":""},{"dropping-particle":"","family":"Romaschenko","given":"Konstantin","non-dropping-particle":"","parse-names":false,"suffix":""},{"dropping-particle":"","family":"Davidse","given":"Gerrit","non-dropping-particle":"","parse-names":false,"suffix":""},{"dropping-particle":"","family":"Teisher","given":"Jordan K.","non-dropping-particle":"","parse-names":false,"suffix":""},{"dropping-particle":"","family":"Clark","given":"Lynn G.","non-dropping-particle":"","parse-names":false,"suffix":""},{"dropping-particle":"","family":"Barberá","given":"Patricia","non-dropping-particle":"","parse-names":false,"suffix":""},{"dropping-particle":"","family":"Gillespie","given":"Lynn J.","non-dropping-particle":"","parse-names":false,"suffix":""},{"dropping-particle":"","family":"Zuloaga","given":"Fernando O.","non-dropping-particle":"","parse-names":false,"suffix":""}],"container-title":"Journal of Systematics and Evolution","id":"ITEM-2","issue":"4","issued":{"date-parts":[["2017"]]},"page":"259-290","title":"A worldwide phylogenetic classification of the Poaceae (Gramineae) II: An update and a comparison of two 2015 classifications","type":"article-journal","volume":"55"},"uris":["http://www.mendeley.com/documents/?uuid=a4604b3c-83ad-4b14-b227-d564f1513409"]}],"mendeley":{"formattedCitation":"(Soreng et al., 2015, 2017)","manualFormatting":"Soreng et al., (2015, 2017)","plainTextFormattedCitation":"(Soreng et al., 2015, 2017)","previouslyFormattedCitation":"(Soreng et al., 2015, 2017)"},"properties":{"noteIndex":0},"schema":"https://github.com/citation-style-language/schema/raw/master/csl-citation.json"}</w:instrText>
      </w:r>
      <w:r w:rsidR="006E5055">
        <w:fldChar w:fldCharType="separate"/>
      </w:r>
      <w:r w:rsidR="00412EEA" w:rsidRPr="00412EEA">
        <w:rPr>
          <w:noProof/>
        </w:rPr>
        <w:t>Soreng et al., (2015, 2017)</w:t>
      </w:r>
      <w:r w:rsidR="006E5055">
        <w:fldChar w:fldCharType="end"/>
      </w:r>
      <w:r w:rsidR="00172E6E">
        <w:t>.</w:t>
      </w:r>
    </w:p>
    <w:p w14:paraId="7380B20B" w14:textId="77777777" w:rsidR="00C546DA" w:rsidRDefault="00C546DA" w:rsidP="004106D4"/>
    <w:p w14:paraId="3D8F4E52" w14:textId="6413757E" w:rsidR="001F0752" w:rsidRPr="005E352D" w:rsidRDefault="004106D4" w:rsidP="005E352D">
      <w:r>
        <w:t xml:space="preserve">Previous work has confirmed the presence of </w:t>
      </w:r>
      <w:r w:rsidR="00662779">
        <w:t>intra-</w:t>
      </w:r>
      <w:proofErr w:type="spellStart"/>
      <w:r w:rsidR="00662779">
        <w:t>exinous</w:t>
      </w:r>
      <w:proofErr w:type="spellEnd"/>
      <w:r w:rsidR="00662779">
        <w:t xml:space="preserve"> channels</w:t>
      </w:r>
      <w:r>
        <w:t xml:space="preserve"> in </w:t>
      </w:r>
      <w:r w:rsidR="00662779">
        <w:t xml:space="preserve">pollen from </w:t>
      </w:r>
      <w:r>
        <w:t xml:space="preserve">multiple members of </w:t>
      </w:r>
      <w:r w:rsidR="00CB0644">
        <w:t xml:space="preserve">the </w:t>
      </w:r>
      <w:proofErr w:type="spellStart"/>
      <w:r w:rsidR="00CB0644">
        <w:t>Pooideae</w:t>
      </w:r>
      <w:proofErr w:type="spellEnd"/>
      <w:r w:rsidR="00CB0644">
        <w:t xml:space="preserve"> </w:t>
      </w:r>
      <w:r w:rsidR="00CB0644">
        <w:fldChar w:fldCharType="begin" w:fldLock="1"/>
      </w:r>
      <w:r w:rsidR="000A010F">
        <w:instrText>ADDIN CSL_CITATION {"citationItems":[{"id":"ITEM-1","itemData":{"DOI":"10.1080/00173138509429917","ISSN":"16512049","author":[{"dropping-particle":"","family":"Linder","given":"H. P.","non-dropping-particle":"","parse-names":false,"suffix":""},{"dropping-particle":"","family":"Ferguson","given":"I. K.","non-dropping-particle":"","parse-names":false,"suffix":""}],"container-title":"Grana","id":"ITEM-1","issue":"2","issued":{"date-parts":[["1985"]]},"page":"65-76","title":"On the pollen morphology and phylogeny of the Restionales and Poales","type":"article-journal","volume":"24"},"uris":["http://www.mendeley.com/documents/?uuid=627e02d5-8bc3-4fd6-af7b-52bf630733e2"]},{"id":"ITEM-2","itemData":{"DOI":"10.1080/00173130701472181","ISBN":"0017-3134","ISSN":"00173134","abstract":"Allergic rhinitis is an increasing health problem and pollen allergens are amongst the main elicitors of hay fever symptoms. Allergenic pollen contains a set of differently allergenic proteins which are thought to play a role in the pollen germination and fertilisation process. They are released upon contact with the stigma or mucosa or upon pollen grain rupture. Although the determinants of allergenicity of these proteins are still largely undiscovered, accessibility and solubility are now thought to mainly influence allergenic potency. Pollen of 61 allergenic plants was investigated with scanning and transmission electron microscopy. Most of the minor allergenic plants like species of the families Salicaceae, Fagaceae or Ulmaceae show the typical pollen wall organisation with intine, compact endexine and ektexine whereas in the majority of the major allergenic plants like species of Betulaceae and Poaceae the endexine is not detectable. Ambrosia artemisiifolia exhibits a laminated endexine. In addition, pollen of these major allergenic plants does not have electron-dense pollenkitt and starch is stored in a high proportion of the examined pollen. The question is raised whether pollen morphology and ultrastructure might contribute to the accessibility and therefore allergenicity of allergenic proteins.","author":[{"dropping-particle":"","family":"Diethart","given":"Bernadette","non-dropping-particle":"","parse-names":false,"suffix":""},{"dropping-particle":"","family":"Sam","given":"Saskia","non-dropping-particle":"","parse-names":false,"suffix":""},{"dropping-particle":"","family":"Weber","given":"Martina","non-dropping-particle":"","parse-names":false,"suffix":""}],"container-title":"Grana","id":"ITEM-2","issue":"3","issued":{"date-parts":[["2007"]]},"page":"164-175","title":"Walls of allergenic pollen: Special reference to the endexine","type":"article-journal","volume":"46"},"uris":["http://www.mendeley.com/documents/?uuid=d7a57243-e94f-4081-a135-3862be58e0f4"]},{"id":"ITEM-3","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3","issue":"6","issued":{"date-parts":[["1997"]]},"page":"328-342","title":"The role of the intine and cytoplasm in the activation and germination processes of Poaceae pollen grains","type":"article-journal","volume":"36"},"uris":["http://www.mendeley.com/documents/?uuid=f31f8ea7-f5b1-476e-8319-21517660ffd0"]},{"id":"ITEM-4","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4","issue":"2","issued":{"date-parts":[["1987"]]},"page":"158-170","title":"Scanning and transmission electron microscopy related to immunochemical analysis of grass pollen","type":"article-journal","volume":"26"},"uris":["http://www.mendeley.com/documents/?uuid=36fde532-38d9-4f58-a98b-4c6773599f65"]},{"id":"ITEM-5","itemData":{"author":[{"dropping-particle":"","family":"Jewell","given":"A.W.","non-dropping-particle":"","parse-names":false,"suffix":""},{"dropping-particle":"","family":"Murray","given":"B.G.","non-dropping-particle":"","parse-names":false,"suffix":""},{"dropping-particle":"","family":"Alloway","given":"B.J.","non-dropping-particle":"","parse-names":false,"suffix":""}],"container-title":"Plant, Cell and Environment","id":"ITEM-5","issue":"4","issued":{"date-parts":[["1988"]]},"page":"273-281","title":"Light and electron microscope studies on pollen development in barley (Hordeum vulgare L .) grown under copper-sufficient and deficient conditions","type":"article-journal","volume":"11"},"uris":["http://www.mendeley.com/documents/?uuid=6f06d8e4-468e-4c93-932a-4f2ca87f6c80"]}],"mendeley":{"formattedCitation":"(Linder and Ferguson, 1985; Peltre et al., 1987; Jewell et al., 1988; Marquez et al., 1997; Diethart et al., 2007)","plainTextFormattedCitation":"(Linder and Ferguson, 1985; Peltre et al., 1987; Jewell et al., 1988; Marquez et al., 1997; Diethart et al., 2007)","previouslyFormattedCitation":"(Linder and Ferguson, 1985; Peltre et al., 1987; Jewell et al., 1988; Marquez et al., 1997; Diethart et al., 2007)"},"properties":{"noteIndex":0},"schema":"https://github.com/citation-style-language/schema/raw/master/csl-citation.json"}</w:instrText>
      </w:r>
      <w:r w:rsidR="00CB0644">
        <w:fldChar w:fldCharType="separate"/>
      </w:r>
      <w:r w:rsidR="00A0604B" w:rsidRPr="00A0604B">
        <w:rPr>
          <w:noProof/>
        </w:rPr>
        <w:t>(Linder and Ferguson, 1985; Peltre et al., 1987; Jewell et al., 1988; Marquez et al., 1997; Diethart et al., 2007)</w:t>
      </w:r>
      <w:r w:rsidR="00CB0644">
        <w:fldChar w:fldCharType="end"/>
      </w:r>
      <w:r w:rsidR="00CB0644">
        <w:t xml:space="preserve">, </w:t>
      </w:r>
      <w:proofErr w:type="spellStart"/>
      <w:r w:rsidR="00CB0644">
        <w:t>Panicoideae</w:t>
      </w:r>
      <w:proofErr w:type="spellEnd"/>
      <w:r w:rsidR="00CB0644">
        <w:t xml:space="preserve"> </w:t>
      </w:r>
      <w:r w:rsidR="00CB0644">
        <w:fldChar w:fldCharType="begin" w:fldLock="1"/>
      </w:r>
      <w:r w:rsidR="000A010F">
        <w:instrText>ADDIN CSL_CITATION {"citationItems":[{"id":"ITEM-1","itemData":{"author":[{"dropping-particle":"","family":"Christensen","given":"Jon E.","non-dropping-particle":"","parse-names":false,"suffix":""},{"dropping-particle":"","family":"Horner","given":"Harry T.","non-dropping-particle":"","parse-names":false,"suffix":""}],"container-title":"American Journal of Botany","id":"ITEM-1","issue":"6","issued":{"date-parts":[["1974"]]},"page":"604-623","title":"Pollen pore development and its spatial orientation during microsporogenesis in the grass Sorghum bicolor","type":"article-journal","volume":"61"},"uris":["http://www.mendeley.com/documents/?uuid=1ab62923-7da6-4cbf-b9f0-92c4809e7be7"]},{"id":"ITEM-2","itemData":{"DOI":"10.1080/00173139709362626","ISSN":"16512049","author":[{"dropping-particle":"","family":"Marquez","given":"Jesus","non-dropping-particle":"","parse-names":false,"suffix":""},{"dropping-particle":"","family":"Seoane-Camba","given":"Juan A.","non-dropping-particle":"","parse-names":false,"suffix":""},{"dropping-particle":"","family":"Suarez-Cervera","given":"Maria","non-dropping-particle":"","parse-names":false,"suffix":""}],"container-title":"Grana","id":"ITEM-2","issue":"6","issued":{"date-parts":[["1997"]]},"page":"328-342","title":"The role of the intine and cytoplasm in the activation and germination processes of Poaceae pollen grains","type":"article-journal","volume":"36"},"uris":["http://www.mendeley.com/documents/?uuid=f31f8ea7-f5b1-476e-8319-21517660ffd0"]},{"id":"ITEM-3","itemData":{"DOI":"10.1080/00173138709429945","ISBN":"0017-3134","ISSN":"0017-3134","abstract":"Abstract The exine stereostructure (scanning electron microscopy) and ultrastructure (transmission electron microscopy) of pollen of seven grass species, is related to the allergens extracted from these pollen grains. The heterogeneity of the allergens was studied by the immunoprint technique and revealed by labelling the binding of grass pollen sensitive patients IgE antibodies. Using patient sera recognizing a very restricted number of allergens, we showed that a group of pollen had a great number of allergens in common (Dactylis, Agrostis, Festuca, Lolium, Holcus) and, in decreasing cross reactivities order, we found Avena and, finally, Zea mays. The tectum stereostructure shows presence of insulae in all pollen grains except in Zea mays which has small isolated spinules. These insulae are separated by very wide and deep interinsular spaces in Avena sativa with connections between insulae. In the remaining species, no connections were seen between the insulae. These observations were in good correlatio...","author":[{"dropping-particle":"","family":"Peltre","given":"G.","non-dropping-particle":"","parse-names":false,"suffix":""},{"dropping-particle":"","family":"Cerceau-Larrival","given":"M.-Th.","non-dropping-particle":"","parse-names":false,"suffix":""},{"dropping-particle":"","family":"Hideux","given":"M.","non-dropping-particle":"","parse-names":false,"suffix":""},{"dropping-particle":"","family":"Abadie","given":"M.","non-dropping-particle":"","parse-names":false,"suffix":""},{"dropping-particle":"","family":"David","given":"B.","non-dropping-particle":"","parse-names":false,"suffix":""}],"container-title":"Grana","id":"ITEM-3","issue":"2","issued":{"date-parts":[["1987"]]},"page":"158-170","title":"Scanning and transmission electron microscopy related to immunochemical analysis of grass pollen","type":"article-journal","volume":"26"},"uris":["http://www.mendeley.com/documents/?uuid=36fde532-38d9-4f58-a98b-4c6773599f65"]},{"id":"ITEM-4","itemData":{"author":[{"dropping-particle":"","family":"Larson","given":"Donald A.","non-dropping-particle":"","parse-names":false,"suffix":""},{"dropping-particle":"","family":"Skvarla","given":"John J.","non-dropping-particle":"","parse-names":false,"suffix":""},{"dropping-particle":"","family":"Lewis","given":"C.W.","non-dropping-particle":"","parse-names":false,"suffix":""}],"container-title":"Pollen et Spores","id":"ITEM-4","issue":"2","issued":{"date-parts":[["1962"]]},"page":"233-246","title":"An electron microscope study of exine stratification and fine structure","type":"article-journal","volume":"4"},"uris":["http://www.mendeley.com/documents/?uuid=ce97565b-18a4-4f73-9bf5-fdd564792d75"]}],"mendeley":{"formattedCitation":"(Larson et al., 1962; Christensen and Horner, 1974; Peltre et al., 1987; Marquez et al., 1997)","plainTextFormattedCitation":"(Larson et al., 1962; Christensen and Horner, 1974; Peltre et al., 1987; Marquez et al., 1997)","previouslyFormattedCitation":"(Christensen and Horner, 1974; Peltre et al., 1987; Marquez et al., 1997)"},"properties":{"noteIndex":0},"schema":"https://github.com/citation-style-language/schema/raw/master/csl-citation.json"}</w:instrText>
      </w:r>
      <w:r w:rsidR="00CB0644">
        <w:fldChar w:fldCharType="separate"/>
      </w:r>
      <w:r w:rsidR="000A010F" w:rsidRPr="000A010F">
        <w:rPr>
          <w:noProof/>
        </w:rPr>
        <w:t>(Larson et al., 1962; Christensen and Horner, 1974; Peltre et al., 1987; Marquez et al., 1997)</w:t>
      </w:r>
      <w:r w:rsidR="00CB0644">
        <w:fldChar w:fldCharType="end"/>
      </w:r>
      <w:r w:rsidR="00CB0644">
        <w:t xml:space="preserve">, and </w:t>
      </w:r>
      <w:proofErr w:type="spellStart"/>
      <w:r w:rsidR="00CB0644">
        <w:t>Chloridoideae</w:t>
      </w:r>
      <w:proofErr w:type="spellEnd"/>
      <w:r w:rsidR="00CB0644">
        <w:t xml:space="preserve"> </w:t>
      </w:r>
      <w:r w:rsidR="00CB0644">
        <w:fldChar w:fldCharType="begin" w:fldLock="1"/>
      </w:r>
      <w:r w:rsidR="00E60E83">
        <w:instrText>ADDIN CSL_CITATION {"citationItems":[{"id":"ITEM-1","itemData":{"DOI":"10.1080/00173130410000776","ISSN":"00173134","abstract":"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Liu","given":"Qing","non-dropping-particle":"","parse-names":false,"suffix":""},{"dropping-particle":"","family":"Zhao","given":"Nan Xian","non-dropping-particle":"","parse-names":false,"suffix":""},{"dropping-particle":"","family":"Hao","given":"Gang","non-dropping-particle":"","parse-names":false,"suffix":""}],"container-title":"Grana","id":"ITEM-1","issue":"4","issued":{"date-parts":[["2004"]]},"page":"238-248","title":"Pollen morphology of the Chloridoideae (Gramineae)","type":"article-journal","volume":"43"},"uris":["http://www.mendeley.com/documents/?uuid=289b4b96-7e23-4678-9ae1-a7fd26f9e490"]}],"mendeley":{"formattedCitation":"(Liu et al., 2004)","plainTextFormattedCitation":"(Liu et al., 2004)","previouslyFormattedCitation":"(Liu et al., 2004)"},"properties":{"noteIndex":0},"schema":"https://github.com/citation-style-language/schema/raw/master/csl-citation.json"}</w:instrText>
      </w:r>
      <w:r w:rsidR="00CB0644">
        <w:fldChar w:fldCharType="separate"/>
      </w:r>
      <w:r w:rsidR="00CB0644" w:rsidRPr="00CB0644">
        <w:rPr>
          <w:noProof/>
        </w:rPr>
        <w:t>(Liu et al., 2004)</w:t>
      </w:r>
      <w:r w:rsidR="00CB0644">
        <w:fldChar w:fldCharType="end"/>
      </w:r>
      <w:ins w:id="21" w:author="Derek Houston" w:date="2018-09-25T14:25:00Z">
        <w:r w:rsidR="00B63F71">
          <w:t xml:space="preserve">. </w:t>
        </w:r>
      </w:ins>
      <w:del w:id="22" w:author="Derek Houston" w:date="2018-09-25T14:25:00Z">
        <w:r w:rsidR="00CB0644" w:rsidDel="00B63F71">
          <w:delText>,</w:delText>
        </w:r>
      </w:del>
      <w:r w:rsidR="00CB0644">
        <w:t xml:space="preserve"> </w:t>
      </w:r>
      <w:ins w:id="23" w:author="Derek Houston" w:date="2018-09-25T14:25:00Z">
        <w:r w:rsidR="00B63F71">
          <w:t>T</w:t>
        </w:r>
      </w:ins>
      <w:del w:id="24" w:author="Derek Houston" w:date="2018-09-25T14:25:00Z">
        <w:r w:rsidDel="00B63F71">
          <w:delText>and t</w:delText>
        </w:r>
      </w:del>
      <w:r>
        <w:t>herefore</w:t>
      </w:r>
      <w:ins w:id="25" w:author="Derek Houston" w:date="2018-09-25T14:25:00Z">
        <w:r w:rsidR="00B63F71">
          <w:t>,</w:t>
        </w:r>
      </w:ins>
      <w:r>
        <w:t xml:space="preserve"> we focus the bulk of our sampling </w:t>
      </w:r>
      <w:r w:rsidR="00662779">
        <w:t xml:space="preserve">outside of these </w:t>
      </w:r>
      <w:r w:rsidR="00412EEA">
        <w:t>well</w:t>
      </w:r>
      <w:r w:rsidR="007F1AF6">
        <w:t>-</w:t>
      </w:r>
      <w:r w:rsidR="00662779">
        <w:t>studied subfamilies</w:t>
      </w:r>
      <w:r>
        <w:t xml:space="preserve">. </w:t>
      </w:r>
      <w:r w:rsidR="00412EEA">
        <w:t xml:space="preserve">The exceptions are </w:t>
      </w:r>
      <w:proofErr w:type="spellStart"/>
      <w:r w:rsidR="00412EEA" w:rsidRPr="00412EEA">
        <w:rPr>
          <w:i/>
        </w:rPr>
        <w:t>Brachyelytrum</w:t>
      </w:r>
      <w:proofErr w:type="spellEnd"/>
      <w:r w:rsidR="00412EEA" w:rsidRPr="00412EEA">
        <w:rPr>
          <w:i/>
        </w:rPr>
        <w:t xml:space="preserve"> </w:t>
      </w:r>
      <w:proofErr w:type="spellStart"/>
      <w:r w:rsidR="00412EEA" w:rsidRPr="00412EEA">
        <w:rPr>
          <w:i/>
        </w:rPr>
        <w:t>erectum</w:t>
      </w:r>
      <w:proofErr w:type="spellEnd"/>
      <w:r w:rsidR="00412EEA">
        <w:rPr>
          <w:i/>
        </w:rPr>
        <w:t xml:space="preserve">, </w:t>
      </w:r>
      <w:proofErr w:type="spellStart"/>
      <w:r w:rsidR="00412EEA" w:rsidRPr="00412EEA">
        <w:rPr>
          <w:i/>
        </w:rPr>
        <w:t>Brachypodium</w:t>
      </w:r>
      <w:proofErr w:type="spellEnd"/>
      <w:r w:rsidR="00412EEA" w:rsidRPr="00412EEA">
        <w:rPr>
          <w:i/>
        </w:rPr>
        <w:t xml:space="preserve"> </w:t>
      </w:r>
      <w:proofErr w:type="spellStart"/>
      <w:r w:rsidR="00412EEA" w:rsidRPr="00412EEA">
        <w:rPr>
          <w:i/>
        </w:rPr>
        <w:t>distachyon</w:t>
      </w:r>
      <w:proofErr w:type="spellEnd"/>
      <w:r w:rsidR="00412EEA">
        <w:rPr>
          <w:i/>
        </w:rPr>
        <w:t xml:space="preserve">, </w:t>
      </w:r>
      <w:proofErr w:type="spellStart"/>
      <w:r w:rsidR="00412EEA" w:rsidRPr="00412EEA">
        <w:rPr>
          <w:i/>
        </w:rPr>
        <w:t>Diarrhena</w:t>
      </w:r>
      <w:proofErr w:type="spellEnd"/>
      <w:r w:rsidR="00412EEA" w:rsidRPr="00412EEA">
        <w:rPr>
          <w:i/>
        </w:rPr>
        <w:t xml:space="preserve"> </w:t>
      </w:r>
      <w:proofErr w:type="spellStart"/>
      <w:r w:rsidR="00412EEA">
        <w:rPr>
          <w:i/>
        </w:rPr>
        <w:t>obovat</w:t>
      </w:r>
      <w:r w:rsidR="00172E6E">
        <w:rPr>
          <w:i/>
        </w:rPr>
        <w:t>a</w:t>
      </w:r>
      <w:proofErr w:type="spellEnd"/>
      <w:r w:rsidR="00412EEA">
        <w:rPr>
          <w:i/>
        </w:rPr>
        <w:t xml:space="preserve">, </w:t>
      </w:r>
      <w:proofErr w:type="spellStart"/>
      <w:r w:rsidR="00412EEA" w:rsidRPr="00412EEA">
        <w:rPr>
          <w:i/>
        </w:rPr>
        <w:t>Glyceria</w:t>
      </w:r>
      <w:proofErr w:type="spellEnd"/>
      <w:r w:rsidR="00412EEA" w:rsidRPr="00412EEA">
        <w:rPr>
          <w:i/>
        </w:rPr>
        <w:t xml:space="preserve"> </w:t>
      </w:r>
      <w:proofErr w:type="spellStart"/>
      <w:r w:rsidR="00412EEA" w:rsidRPr="00412EEA">
        <w:rPr>
          <w:i/>
        </w:rPr>
        <w:t>striata</w:t>
      </w:r>
      <w:proofErr w:type="spellEnd"/>
      <w:r w:rsidR="00412EEA" w:rsidRPr="00412EEA">
        <w:t>, and</w:t>
      </w:r>
      <w:r w:rsidR="00412EEA">
        <w:rPr>
          <w:i/>
        </w:rPr>
        <w:t xml:space="preserve"> </w:t>
      </w:r>
      <w:proofErr w:type="spellStart"/>
      <w:r w:rsidR="00412EEA" w:rsidRPr="00412EEA">
        <w:rPr>
          <w:i/>
        </w:rPr>
        <w:t>Hesperostipa</w:t>
      </w:r>
      <w:proofErr w:type="spellEnd"/>
      <w:r w:rsidR="00412EEA" w:rsidRPr="00412EEA">
        <w:rPr>
          <w:i/>
        </w:rPr>
        <w:t xml:space="preserve"> </w:t>
      </w:r>
      <w:proofErr w:type="spellStart"/>
      <w:r w:rsidR="00412EEA" w:rsidRPr="00412EEA">
        <w:rPr>
          <w:i/>
        </w:rPr>
        <w:t>spartea</w:t>
      </w:r>
      <w:proofErr w:type="spellEnd"/>
      <w:r w:rsidR="00412EEA">
        <w:t xml:space="preserve"> in the </w:t>
      </w:r>
      <w:proofErr w:type="spellStart"/>
      <w:r w:rsidR="00412EEA">
        <w:t>Pooideae</w:t>
      </w:r>
      <w:proofErr w:type="spellEnd"/>
      <w:r w:rsidR="00412EEA">
        <w:t xml:space="preserve">; </w:t>
      </w:r>
      <w:proofErr w:type="spellStart"/>
      <w:r w:rsidR="00412EEA" w:rsidRPr="00412EEA">
        <w:rPr>
          <w:i/>
        </w:rPr>
        <w:t>Centotheca</w:t>
      </w:r>
      <w:proofErr w:type="spellEnd"/>
      <w:r w:rsidR="00412EEA" w:rsidRPr="00412EEA">
        <w:rPr>
          <w:i/>
        </w:rPr>
        <w:t xml:space="preserve"> </w:t>
      </w:r>
      <w:proofErr w:type="spellStart"/>
      <w:r w:rsidR="00412EEA" w:rsidRPr="00412EEA">
        <w:rPr>
          <w:i/>
        </w:rPr>
        <w:t>lappacea</w:t>
      </w:r>
      <w:proofErr w:type="spellEnd"/>
      <w:r w:rsidR="00412EEA">
        <w:rPr>
          <w:i/>
        </w:rPr>
        <w:t xml:space="preserve">, </w:t>
      </w:r>
      <w:proofErr w:type="spellStart"/>
      <w:r w:rsidR="00412EEA" w:rsidRPr="00412EEA">
        <w:rPr>
          <w:i/>
        </w:rPr>
        <w:t>Chasmanthium</w:t>
      </w:r>
      <w:proofErr w:type="spellEnd"/>
      <w:r w:rsidR="00412EEA" w:rsidRPr="00412EEA">
        <w:rPr>
          <w:i/>
        </w:rPr>
        <w:t xml:space="preserve"> </w:t>
      </w:r>
      <w:proofErr w:type="spellStart"/>
      <w:r w:rsidR="00412EEA">
        <w:rPr>
          <w:i/>
        </w:rPr>
        <w:t>l</w:t>
      </w:r>
      <w:r w:rsidR="00412EEA" w:rsidRPr="00412EEA">
        <w:rPr>
          <w:i/>
        </w:rPr>
        <w:t>atifolium</w:t>
      </w:r>
      <w:proofErr w:type="spellEnd"/>
      <w:r w:rsidR="00412EEA">
        <w:rPr>
          <w:i/>
        </w:rPr>
        <w:t xml:space="preserve">, </w:t>
      </w:r>
      <w:proofErr w:type="spellStart"/>
      <w:r w:rsidR="00412EEA" w:rsidRPr="00412EEA">
        <w:rPr>
          <w:i/>
        </w:rPr>
        <w:t>Gynerium</w:t>
      </w:r>
      <w:proofErr w:type="spellEnd"/>
      <w:r w:rsidR="00412EEA" w:rsidRPr="00412EEA">
        <w:rPr>
          <w:i/>
        </w:rPr>
        <w:t xml:space="preserve"> </w:t>
      </w:r>
      <w:proofErr w:type="spellStart"/>
      <w:r w:rsidR="00412EEA" w:rsidRPr="00412EEA">
        <w:rPr>
          <w:i/>
        </w:rPr>
        <w:t>sagittatum</w:t>
      </w:r>
      <w:proofErr w:type="spellEnd"/>
      <w:r w:rsidR="00412EEA">
        <w:rPr>
          <w:i/>
        </w:rPr>
        <w:t xml:space="preserve">, </w:t>
      </w:r>
      <w:proofErr w:type="spellStart"/>
      <w:r w:rsidR="00412EEA" w:rsidRPr="00412EEA">
        <w:rPr>
          <w:i/>
        </w:rPr>
        <w:t>Echinochloa</w:t>
      </w:r>
      <w:proofErr w:type="spellEnd"/>
      <w:r w:rsidR="00412EEA" w:rsidRPr="00412EEA">
        <w:rPr>
          <w:i/>
        </w:rPr>
        <w:t xml:space="preserve"> </w:t>
      </w:r>
      <w:proofErr w:type="spellStart"/>
      <w:r w:rsidR="00412EEA" w:rsidRPr="00412EEA">
        <w:rPr>
          <w:i/>
        </w:rPr>
        <w:t>crusgalli</w:t>
      </w:r>
      <w:proofErr w:type="spellEnd"/>
      <w:r w:rsidR="00412EEA">
        <w:rPr>
          <w:i/>
        </w:rPr>
        <w:t xml:space="preserve">, </w:t>
      </w:r>
      <w:proofErr w:type="spellStart"/>
      <w:r w:rsidR="00412EEA" w:rsidRPr="00412EEA">
        <w:rPr>
          <w:i/>
        </w:rPr>
        <w:t>Panicum</w:t>
      </w:r>
      <w:proofErr w:type="spellEnd"/>
      <w:r w:rsidR="00412EEA" w:rsidRPr="00412EEA">
        <w:rPr>
          <w:i/>
        </w:rPr>
        <w:t xml:space="preserve"> </w:t>
      </w:r>
      <w:proofErr w:type="spellStart"/>
      <w:r w:rsidR="00412EEA" w:rsidRPr="00412EEA">
        <w:rPr>
          <w:i/>
        </w:rPr>
        <w:t>virgatum</w:t>
      </w:r>
      <w:proofErr w:type="spellEnd"/>
      <w:r w:rsidR="00412EEA" w:rsidRPr="00412EEA">
        <w:t>, and</w:t>
      </w:r>
      <w:r w:rsidR="00412EEA">
        <w:rPr>
          <w:i/>
        </w:rPr>
        <w:t xml:space="preserve"> </w:t>
      </w:r>
      <w:proofErr w:type="spellStart"/>
      <w:r w:rsidR="00412EEA" w:rsidRPr="00412EEA">
        <w:rPr>
          <w:i/>
        </w:rPr>
        <w:t>Danthoniopsis</w:t>
      </w:r>
      <w:proofErr w:type="spellEnd"/>
      <w:r w:rsidR="00412EEA" w:rsidRPr="00412EEA">
        <w:rPr>
          <w:i/>
        </w:rPr>
        <w:t xml:space="preserve"> </w:t>
      </w:r>
      <w:proofErr w:type="spellStart"/>
      <w:r w:rsidR="00412EEA" w:rsidRPr="00412EEA">
        <w:rPr>
          <w:i/>
        </w:rPr>
        <w:t>dinteri</w:t>
      </w:r>
      <w:proofErr w:type="spellEnd"/>
      <w:r w:rsidR="005E352D">
        <w:t xml:space="preserve"> in the </w:t>
      </w:r>
      <w:proofErr w:type="spellStart"/>
      <w:r w:rsidR="005E352D">
        <w:t>Panicoidea</w:t>
      </w:r>
      <w:r w:rsidR="007C1CB5">
        <w:t>e</w:t>
      </w:r>
      <w:proofErr w:type="spellEnd"/>
      <w:r w:rsidR="005E352D">
        <w:t>;</w:t>
      </w:r>
      <w:r w:rsidR="007C1CB5">
        <w:t xml:space="preserve"> and</w:t>
      </w:r>
      <w:r w:rsidR="005E352D">
        <w:t xml:space="preserve"> </w:t>
      </w:r>
      <w:proofErr w:type="spellStart"/>
      <w:r w:rsidR="005E352D" w:rsidRPr="005E352D">
        <w:rPr>
          <w:i/>
        </w:rPr>
        <w:t>Centropodia</w:t>
      </w:r>
      <w:proofErr w:type="spellEnd"/>
      <w:r w:rsidR="005E352D" w:rsidRPr="005E352D">
        <w:rPr>
          <w:i/>
        </w:rPr>
        <w:t xml:space="preserve"> </w:t>
      </w:r>
      <w:proofErr w:type="spellStart"/>
      <w:r w:rsidR="005E352D" w:rsidRPr="005E352D">
        <w:rPr>
          <w:i/>
        </w:rPr>
        <w:t>glauca</w:t>
      </w:r>
      <w:proofErr w:type="spellEnd"/>
      <w:r w:rsidR="005E352D" w:rsidRPr="005E352D">
        <w:t xml:space="preserve"> and</w:t>
      </w:r>
      <w:r w:rsidR="005E352D">
        <w:rPr>
          <w:i/>
        </w:rPr>
        <w:t xml:space="preserve"> </w:t>
      </w:r>
      <w:proofErr w:type="spellStart"/>
      <w:r w:rsidR="005E352D" w:rsidRPr="005E352D">
        <w:rPr>
          <w:i/>
        </w:rPr>
        <w:t>Bouteloua</w:t>
      </w:r>
      <w:proofErr w:type="spellEnd"/>
      <w:r w:rsidR="005E352D" w:rsidRPr="005E352D">
        <w:rPr>
          <w:i/>
        </w:rPr>
        <w:t xml:space="preserve"> </w:t>
      </w:r>
      <w:proofErr w:type="spellStart"/>
      <w:r w:rsidR="005E352D" w:rsidRPr="005E352D">
        <w:rPr>
          <w:i/>
        </w:rPr>
        <w:t>curtipendula</w:t>
      </w:r>
      <w:proofErr w:type="spellEnd"/>
      <w:r w:rsidR="005E352D">
        <w:t xml:space="preserve"> in the </w:t>
      </w:r>
      <w:proofErr w:type="spellStart"/>
      <w:r w:rsidR="005E352D">
        <w:t>Chloridoideae</w:t>
      </w:r>
      <w:proofErr w:type="spellEnd"/>
      <w:r w:rsidR="005E352D">
        <w:t xml:space="preserve">. These taxa are included to improve our understanding of pollen wall </w:t>
      </w:r>
      <w:r w:rsidR="00B73082">
        <w:t>ultrastructure</w:t>
      </w:r>
      <w:r w:rsidR="005E352D">
        <w:t xml:space="preserve"> in the earliest-diverging members of their respective tribes and subtribes.</w:t>
      </w:r>
    </w:p>
    <w:p w14:paraId="025969C0" w14:textId="77777777" w:rsidR="001F0752" w:rsidRDefault="001F0752" w:rsidP="004106D4"/>
    <w:p w14:paraId="5E92F047" w14:textId="197852BE" w:rsidR="00172E6E" w:rsidRDefault="00B73082" w:rsidP="00172E6E">
      <w:r>
        <w:t>T</w:t>
      </w:r>
      <w:r w:rsidR="00172E6E">
        <w:t xml:space="preserve">wenty-three </w:t>
      </w:r>
      <w:r>
        <w:t xml:space="preserve">of the </w:t>
      </w:r>
      <w:commentRangeStart w:id="26"/>
      <w:r>
        <w:t xml:space="preserve">36 </w:t>
      </w:r>
      <w:commentRangeEnd w:id="26"/>
      <w:r w:rsidR="00B63F71">
        <w:rPr>
          <w:rStyle w:val="CommentReference"/>
        </w:rPr>
        <w:commentReference w:id="26"/>
      </w:r>
      <w:r>
        <w:t xml:space="preserve">proposed </w:t>
      </w:r>
      <w:r w:rsidR="00172E6E">
        <w:t>taxa are selected from subfamilies in which studies of pollen wall ultrastructure are rare or absent</w:t>
      </w:r>
      <w:r>
        <w:t>, or i</w:t>
      </w:r>
      <w:r w:rsidR="00115804">
        <w:t>n which past work was inconclusive</w:t>
      </w:r>
      <w:r w:rsidR="00172E6E">
        <w:t xml:space="preserve">. </w:t>
      </w:r>
      <w:r w:rsidR="001F0752">
        <w:t>The presence of</w:t>
      </w:r>
      <w:r w:rsidR="00C449DD">
        <w:t xml:space="preserve"> intra-</w:t>
      </w:r>
      <w:proofErr w:type="spellStart"/>
      <w:r w:rsidR="00C449DD">
        <w:t>exinous</w:t>
      </w:r>
      <w:proofErr w:type="spellEnd"/>
      <w:r w:rsidR="00C449DD">
        <w:t xml:space="preserve"> channels</w:t>
      </w:r>
      <w:r w:rsidR="001F0752">
        <w:t xml:space="preserve"> has been confirmed</w:t>
      </w:r>
      <w:r w:rsidR="00C449DD">
        <w:t xml:space="preserve"> in</w:t>
      </w:r>
      <w:r w:rsidR="00115804">
        <w:t xml:space="preserve"> </w:t>
      </w:r>
      <w:del w:id="27" w:author="Derek Houston" w:date="2018-09-25T14:26:00Z">
        <w:r w:rsidR="00115804" w:rsidDel="00B63F71">
          <w:delText xml:space="preserve">pollen </w:delText>
        </w:r>
      </w:del>
      <w:del w:id="28" w:author="Derek Houston" w:date="2018-09-25T14:27:00Z">
        <w:r w:rsidR="00115804" w:rsidDel="00B63F71">
          <w:delText>of</w:delText>
        </w:r>
        <w:r w:rsidR="00C449DD" w:rsidDel="00B63F71">
          <w:delText xml:space="preserve"> </w:delText>
        </w:r>
      </w:del>
      <w:proofErr w:type="spellStart"/>
      <w:r w:rsidR="001F0752" w:rsidRPr="001F0752">
        <w:rPr>
          <w:i/>
        </w:rPr>
        <w:t>Pariana</w:t>
      </w:r>
      <w:proofErr w:type="spellEnd"/>
      <w:r w:rsidR="001F0752" w:rsidRPr="001F0752">
        <w:rPr>
          <w:i/>
        </w:rPr>
        <w:t xml:space="preserve"> </w:t>
      </w:r>
      <w:proofErr w:type="spellStart"/>
      <w:r w:rsidR="001F0752" w:rsidRPr="001F0752">
        <w:rPr>
          <w:i/>
        </w:rPr>
        <w:t>stenolemma</w:t>
      </w:r>
      <w:proofErr w:type="spellEnd"/>
      <w:ins w:id="29" w:author="Derek Houston" w:date="2018-09-25T14:27:00Z">
        <w:r w:rsidR="00B63F71">
          <w:rPr>
            <w:i/>
          </w:rPr>
          <w:t xml:space="preserve"> </w:t>
        </w:r>
        <w:r w:rsidR="00B63F71">
          <w:t>pollen</w:t>
        </w:r>
      </w:ins>
      <w:r w:rsidR="001F0752" w:rsidRPr="001F0752">
        <w:t xml:space="preserve"> </w:t>
      </w:r>
      <w:r w:rsidR="001F0752">
        <w:fldChar w:fldCharType="begin" w:fldLock="1"/>
      </w:r>
      <w:r w:rsidR="00E60E83">
        <w:instrText>ADDIN CSL_CITATION {"citationItems":[{"id":"ITEM-1","itemData":{"DOI":"10.1080/00173139309429987","ISBN":"0017-3134","ISSN":"16512049","abstract":"Pollen grains of eleven species of Pariana, a small genus of herbaceous bamboos, were studied using LM, SEM and TEM. Ten of them have the Pariana stenolemma-type of pollen characterized by areolate exine due to relatively high and well separated denticulate processes on a slightly undulated tectum, vestigial columellae and no distinct annulus. At the pore edge the foot layer is thickened and folded. P campetris (P campestris-type) shows this exine feature only at magnifications higher than x 2000, whereas the denticulate processes are clearly visible at x 400 magnification in the other ten species. The pores are bordered by a distinct annulus. The high relief of the Pariana pollen forming a relatively rough surface would offer more friction in wind transport than the smooth surface of other grass pollen grains. Insects visiting the flowers have been observed which support the idea of possible insect pollination. If this would be the case, the parianas would be an example of correlation between pollen form and function in the evolution of the Gramineae.","author":[{"dropping-particle":"","family":"Salgado-Labouriau","given":"Maria Lea","non-dropping-particle":"","parse-names":false,"suffix":""},{"dropping-particle":"","family":"Nilsson","given":"Siwert","non-dropping-particle":"","parse-names":false,"suffix":""},{"dropping-particle":"","family":"Rinaldi","given":"Milagro","non-dropping-particle":"","parse-names":false,"suffix":""}],"container-title":"Grana","id":"ITEM-1","issue":"4-5","issued":{"date-parts":[["1993"]]},"page":"243-249","title":"Exine sculpture in Pariana pollen (Gramineae)","type":"article-journal","volume":"32"},"uris":["http://www.mendeley.com/documents/?uuid=308d0a04-4294-403d-9d18-12001744bf9a"]}],"mendeley":{"formattedCitation":"(Salgado-Labouriau et al., 1993)","plainTextFormattedCitation":"(Salgado-Labouriau et al., 1993)","previouslyFormattedCitation":"(Salgado-Labouriau et al., 1993)"},"properties":{"noteIndex":0},"schema":"https://github.com/citation-style-language/schema/raw/master/csl-citation.json"}</w:instrText>
      </w:r>
      <w:r w:rsidR="001F0752">
        <w:fldChar w:fldCharType="separate"/>
      </w:r>
      <w:r w:rsidR="001F0752" w:rsidRPr="001F0752">
        <w:rPr>
          <w:noProof/>
        </w:rPr>
        <w:t>(Salgado-Labouriau et al., 1993)</w:t>
      </w:r>
      <w:r w:rsidR="001F0752">
        <w:fldChar w:fldCharType="end"/>
      </w:r>
      <w:r w:rsidR="00172E6E">
        <w:t xml:space="preserve">, but </w:t>
      </w:r>
      <w:r>
        <w:t>no other bamboos have been sampled to date</w:t>
      </w:r>
      <w:r w:rsidR="001F0752">
        <w:t xml:space="preserve">. </w:t>
      </w:r>
      <w:r w:rsidR="00172E6E">
        <w:t xml:space="preserve">We propose to study three additional members of the </w:t>
      </w:r>
      <w:proofErr w:type="spellStart"/>
      <w:r w:rsidR="00172E6E">
        <w:t>Bambusoideae</w:t>
      </w:r>
      <w:proofErr w:type="spellEnd"/>
      <w:r w:rsidR="007C1CB5">
        <w:t xml:space="preserve"> for which pollen is readily available</w:t>
      </w:r>
      <w:r w:rsidR="00E60E83">
        <w:t>:</w:t>
      </w:r>
      <w:r w:rsidR="00172E6E">
        <w:t xml:space="preserve"> </w:t>
      </w:r>
      <w:proofErr w:type="spellStart"/>
      <w:r w:rsidR="00172E6E" w:rsidRPr="00172E6E">
        <w:rPr>
          <w:i/>
        </w:rPr>
        <w:t>Arundinaria</w:t>
      </w:r>
      <w:proofErr w:type="spellEnd"/>
      <w:r w:rsidR="00172E6E" w:rsidRPr="00172E6E">
        <w:rPr>
          <w:i/>
        </w:rPr>
        <w:t xml:space="preserve"> </w:t>
      </w:r>
      <w:proofErr w:type="spellStart"/>
      <w:r w:rsidR="00172E6E" w:rsidRPr="00172E6E">
        <w:rPr>
          <w:i/>
        </w:rPr>
        <w:t>gigantea</w:t>
      </w:r>
      <w:proofErr w:type="spellEnd"/>
      <w:r w:rsidR="00172E6E" w:rsidRPr="00172E6E">
        <w:t>,</w:t>
      </w:r>
      <w:r w:rsidR="00172E6E" w:rsidRPr="00172E6E">
        <w:rPr>
          <w:i/>
        </w:rPr>
        <w:t xml:space="preserve"> </w:t>
      </w:r>
      <w:proofErr w:type="spellStart"/>
      <w:r w:rsidR="00172E6E" w:rsidRPr="00172E6E">
        <w:rPr>
          <w:i/>
        </w:rPr>
        <w:t>Guadua</w:t>
      </w:r>
      <w:proofErr w:type="spellEnd"/>
      <w:r w:rsidR="00172E6E" w:rsidRPr="00172E6E">
        <w:rPr>
          <w:i/>
        </w:rPr>
        <w:t xml:space="preserve"> </w:t>
      </w:r>
      <w:proofErr w:type="spellStart"/>
      <w:r w:rsidR="00172E6E" w:rsidRPr="00172E6E">
        <w:rPr>
          <w:i/>
        </w:rPr>
        <w:t>angustifolia</w:t>
      </w:r>
      <w:proofErr w:type="spellEnd"/>
      <w:r w:rsidR="00172E6E" w:rsidRPr="00172E6E">
        <w:t>, and</w:t>
      </w:r>
      <w:r w:rsidR="00172E6E" w:rsidRPr="00172E6E">
        <w:rPr>
          <w:i/>
        </w:rPr>
        <w:t xml:space="preserve"> </w:t>
      </w:r>
      <w:proofErr w:type="spellStart"/>
      <w:r w:rsidR="00172E6E" w:rsidRPr="00172E6E">
        <w:rPr>
          <w:i/>
        </w:rPr>
        <w:t>Lithachne</w:t>
      </w:r>
      <w:proofErr w:type="spellEnd"/>
      <w:r w:rsidR="00172E6E" w:rsidRPr="00172E6E">
        <w:rPr>
          <w:i/>
        </w:rPr>
        <w:t xml:space="preserve"> </w:t>
      </w:r>
      <w:proofErr w:type="spellStart"/>
      <w:r w:rsidR="00172E6E" w:rsidRPr="00172E6E">
        <w:rPr>
          <w:i/>
        </w:rPr>
        <w:t>pauciflora</w:t>
      </w:r>
      <w:proofErr w:type="spellEnd"/>
      <w:r w:rsidR="00172E6E">
        <w:t>.</w:t>
      </w:r>
    </w:p>
    <w:p w14:paraId="3DDAD9BA" w14:textId="77777777" w:rsidR="00172E6E" w:rsidRDefault="00172E6E" w:rsidP="004106D4"/>
    <w:p w14:paraId="125E916C" w14:textId="248BC09C" w:rsidR="002503BB" w:rsidRDefault="006E5055" w:rsidP="00B73082">
      <w:r>
        <w:t>Seminal</w:t>
      </w:r>
      <w:r w:rsidR="004106D4">
        <w:t xml:space="preserve"> work by </w:t>
      </w:r>
      <w:r>
        <w:fldChar w:fldCharType="begin" w:fldLock="1"/>
      </w:r>
      <w:r w:rsidR="00E60E83">
        <w:instrText>ADDIN CSL_CITATION {"citationItems":[{"id":"ITEM-1","itemData":{"DOI":"10.1080/00173136709432845","ISBN":"0017313670943","author":[{"dropping-particle":"","family":"Chanda","given":"Sunirmal","non-dropping-particle":"","parse-names":false,"suffix":""},{"dropping-particle":"","family":"Rowley","given":"John","non-dropping-particle":"","parse-names":false,"suffix":""}],"container-title":"Grana","id":"ITEM-1","issue":"1","issued":{"date-parts":[["1967"]]},"page":"16-36","title":"Apertural types in pollen of the Restionaceae and Flagellariaceae","type":"article-journal","volume":"7"},"uris":["http://www.mendeley.com/documents/?uuid=4cb076ea-cb85-45f0-a87a-a9e7b99150f9"]}],"mendeley":{"formattedCitation":"(Chanda and Rowley, 1967)","manualFormatting":"Chanda and Rowley (1967)","plainTextFormattedCitation":"(Chanda and Rowley, 1967)","previouslyFormattedCitation":"(Chanda and Rowley, 1967)"},"properties":{"noteIndex":0},"schema":"https://github.com/citation-style-language/schema/raw/master/csl-citation.json"}</w:instrText>
      </w:r>
      <w:r>
        <w:fldChar w:fldCharType="separate"/>
      </w:r>
      <w:r w:rsidRPr="006E5055">
        <w:rPr>
          <w:noProof/>
        </w:rPr>
        <w:t>Chanda and Rowley (1967)</w:t>
      </w:r>
      <w:r>
        <w:fldChar w:fldCharType="end"/>
      </w:r>
      <w:r w:rsidR="004106D4">
        <w:t xml:space="preserve"> in the </w:t>
      </w:r>
      <w:proofErr w:type="spellStart"/>
      <w:r w:rsidR="004106D4">
        <w:t>Flagellariaceae</w:t>
      </w:r>
      <w:proofErr w:type="spellEnd"/>
      <w:r w:rsidR="00AF69D9">
        <w:t>,</w:t>
      </w:r>
      <w:r w:rsidR="004106D4">
        <w:t xml:space="preserve"> </w:t>
      </w:r>
      <w:proofErr w:type="spellStart"/>
      <w:r w:rsidR="004106D4">
        <w:t>Ecdeicoleaceae</w:t>
      </w:r>
      <w:proofErr w:type="spellEnd"/>
      <w:r w:rsidR="00AF69D9">
        <w:t>, and what is now known as the</w:t>
      </w:r>
      <w:r w:rsidR="00AF69D9" w:rsidRPr="00AF69D9">
        <w:t xml:space="preserve"> </w:t>
      </w:r>
      <w:commentRangeStart w:id="30"/>
      <w:proofErr w:type="spellStart"/>
      <w:r w:rsidR="00AF69D9">
        <w:t>Joinvilleaceae</w:t>
      </w:r>
      <w:commentRangeEnd w:id="30"/>
      <w:proofErr w:type="spellEnd"/>
      <w:r w:rsidR="00B63F71">
        <w:rPr>
          <w:rStyle w:val="CommentReference"/>
        </w:rPr>
        <w:commentReference w:id="30"/>
      </w:r>
      <w:r w:rsidR="00AF69D9">
        <w:t>,</w:t>
      </w:r>
      <w:r w:rsidR="004106D4">
        <w:t xml:space="preserve"> </w:t>
      </w:r>
      <w:r w:rsidR="00F535AC">
        <w:t xml:space="preserve">on pollen aperture morphology was inconclusive as to </w:t>
      </w:r>
      <w:r w:rsidR="00662779">
        <w:t>the presence of intra-</w:t>
      </w:r>
      <w:proofErr w:type="spellStart"/>
      <w:r w:rsidR="00662779">
        <w:t>exinous</w:t>
      </w:r>
      <w:proofErr w:type="spellEnd"/>
      <w:r w:rsidR="00662779">
        <w:t xml:space="preserve"> channels</w:t>
      </w:r>
      <w:r>
        <w:t xml:space="preserve">. </w:t>
      </w:r>
      <w:commentRangeStart w:id="31"/>
      <w:commentRangeStart w:id="32"/>
      <w:r w:rsidR="00111BE8">
        <w:t xml:space="preserve">At the time of </w:t>
      </w:r>
      <w:r w:rsidR="009D6347">
        <w:t>their</w:t>
      </w:r>
      <w:r w:rsidR="00111BE8">
        <w:t xml:space="preserve"> writing, </w:t>
      </w:r>
      <w:commentRangeEnd w:id="32"/>
      <w:r w:rsidR="00B63F71">
        <w:rPr>
          <w:rStyle w:val="CommentReference"/>
        </w:rPr>
        <w:commentReference w:id="32"/>
      </w:r>
      <w:proofErr w:type="spellStart"/>
      <w:r w:rsidR="00111BE8" w:rsidRPr="00622CDC">
        <w:rPr>
          <w:i/>
        </w:rPr>
        <w:t>Joinvillea</w:t>
      </w:r>
      <w:proofErr w:type="spellEnd"/>
      <w:r w:rsidR="00111BE8">
        <w:t xml:space="preserve"> </w:t>
      </w:r>
      <w:r w:rsidR="00622CDC">
        <w:t xml:space="preserve">was included in the </w:t>
      </w:r>
      <w:proofErr w:type="spellStart"/>
      <w:r w:rsidR="00622CDC">
        <w:t>Flagellariaceae</w:t>
      </w:r>
      <w:proofErr w:type="spellEnd"/>
      <w:r w:rsidR="00622CDC">
        <w:t xml:space="preserve">, but </w:t>
      </w:r>
      <w:r w:rsidR="000008EB">
        <w:t>the genus</w:t>
      </w:r>
      <w:r w:rsidR="00622CDC">
        <w:t xml:space="preserve"> was </w:t>
      </w:r>
      <w:r w:rsidR="00AF69D9">
        <w:t xml:space="preserve">subsequently </w:t>
      </w:r>
      <w:r w:rsidR="00622CDC">
        <w:t xml:space="preserve">separated into its own family, the </w:t>
      </w:r>
      <w:proofErr w:type="spellStart"/>
      <w:r w:rsidR="00622CDC">
        <w:t>Joinvilleaceae</w:t>
      </w:r>
      <w:proofErr w:type="spellEnd"/>
      <w:r w:rsidR="00622CDC">
        <w:t xml:space="preserve"> </w:t>
      </w:r>
      <w:r w:rsidR="00622CDC">
        <w:fldChar w:fldCharType="begin" w:fldLock="1"/>
      </w:r>
      <w:r w:rsidR="00E60E83">
        <w:instrText>ADDIN CSL_CITATION {"citationItems":[{"id":"ITEM-1","itemData":{"ISSN":"0040-0262","author":[{"dropping-particle":"","family":"Tomlinson","given":"Philip Barry","non-dropping-particle":"","parse-names":false,"suffix":""},{"dropping-particle":"","family":"Smith","given":"Albert Charles","non-dropping-particle":"","parse-names":false,"suffix":""}],"container-title":"Taxon","id":"ITEM-1","issue":"6","issued":{"date-parts":[["1970"]]},"page":"887-889","publisher":"JSTOR","title":"Joinvilleaceae, a new family of monocotyledons","type":"article-journal","volume":"19"},"uris":["http://www.mendeley.com/documents/?uuid=e604814c-acdb-4673-b9fc-ea5e41cb88d1"]}],"mendeley":{"formattedCitation":"(Tomlinson and Smith, 1970)","plainTextFormattedCitation":"(Tomlinson and Smith, 1970)","previouslyFormattedCitation":"(Tomlinson and Smith, 1970)"},"properties":{"noteIndex":0},"schema":"https://github.com/citation-style-language/schema/raw/master/csl-citation.json"}</w:instrText>
      </w:r>
      <w:r w:rsidR="00622CDC">
        <w:fldChar w:fldCharType="separate"/>
      </w:r>
      <w:r w:rsidR="00622CDC" w:rsidRPr="00622CDC">
        <w:rPr>
          <w:noProof/>
        </w:rPr>
        <w:t>(Tomlinson and Smith, 1970)</w:t>
      </w:r>
      <w:r w:rsidR="00622CDC">
        <w:fldChar w:fldCharType="end"/>
      </w:r>
      <w:r w:rsidR="00622CDC">
        <w:t>.</w:t>
      </w:r>
      <w:commentRangeEnd w:id="31"/>
      <w:r w:rsidR="00226044">
        <w:rPr>
          <w:rStyle w:val="CommentReference"/>
        </w:rPr>
        <w:commentReference w:id="31"/>
      </w:r>
      <w:r w:rsidR="00622CDC">
        <w:t xml:space="preserve"> </w:t>
      </w:r>
      <w:r w:rsidR="00B73082">
        <w:t>One species in the</w:t>
      </w:r>
      <w:r w:rsidR="00622CDC">
        <w:t xml:space="preserve"> </w:t>
      </w:r>
      <w:proofErr w:type="spellStart"/>
      <w:r w:rsidR="00622CDC">
        <w:t>Joinvilleaceae</w:t>
      </w:r>
      <w:proofErr w:type="spellEnd"/>
      <w:r w:rsidR="00622CDC">
        <w:t xml:space="preserve"> (</w:t>
      </w:r>
      <w:proofErr w:type="spellStart"/>
      <w:r w:rsidR="00622CDC" w:rsidRPr="00622CDC">
        <w:rPr>
          <w:i/>
        </w:rPr>
        <w:t>Joinvillea</w:t>
      </w:r>
      <w:proofErr w:type="spellEnd"/>
      <w:r w:rsidR="00622CDC" w:rsidRPr="00622CDC">
        <w:rPr>
          <w:i/>
        </w:rPr>
        <w:t xml:space="preserve"> </w:t>
      </w:r>
      <w:proofErr w:type="spellStart"/>
      <w:r w:rsidR="00622CDC" w:rsidRPr="00622CDC">
        <w:rPr>
          <w:i/>
        </w:rPr>
        <w:t>ascendens</w:t>
      </w:r>
      <w:proofErr w:type="spellEnd"/>
      <w:r w:rsidR="00622CDC">
        <w:t>), one species in the</w:t>
      </w:r>
      <w:r w:rsidR="00B73082">
        <w:t xml:space="preserve"> </w:t>
      </w:r>
      <w:proofErr w:type="spellStart"/>
      <w:r>
        <w:t>Flagellariaceae</w:t>
      </w:r>
      <w:proofErr w:type="spellEnd"/>
      <w:r w:rsidR="00B73082">
        <w:t xml:space="preserve"> (</w:t>
      </w:r>
      <w:proofErr w:type="spellStart"/>
      <w:r w:rsidR="00B73082" w:rsidRPr="00B73082">
        <w:rPr>
          <w:i/>
        </w:rPr>
        <w:t>Flagellaria</w:t>
      </w:r>
      <w:proofErr w:type="spellEnd"/>
      <w:r w:rsidR="00B73082" w:rsidRPr="00B73082">
        <w:rPr>
          <w:i/>
        </w:rPr>
        <w:t xml:space="preserve"> </w:t>
      </w:r>
      <w:proofErr w:type="spellStart"/>
      <w:r w:rsidR="00B73082" w:rsidRPr="00B73082">
        <w:rPr>
          <w:i/>
        </w:rPr>
        <w:t>indica</w:t>
      </w:r>
      <w:proofErr w:type="spellEnd"/>
      <w:r w:rsidR="00B73082">
        <w:t>)</w:t>
      </w:r>
      <w:r w:rsidR="00622CDC">
        <w:t>,</w:t>
      </w:r>
      <w:r>
        <w:t xml:space="preserve"> and </w:t>
      </w:r>
      <w:r w:rsidR="00B73082">
        <w:t xml:space="preserve">two species in the </w:t>
      </w:r>
      <w:proofErr w:type="spellStart"/>
      <w:r>
        <w:t>Ecdeicoleaceae</w:t>
      </w:r>
      <w:proofErr w:type="spellEnd"/>
      <w:r w:rsidR="007D159D">
        <w:t xml:space="preserve"> </w:t>
      </w:r>
      <w:r w:rsidR="00B73082">
        <w:t>(</w:t>
      </w:r>
      <w:proofErr w:type="spellStart"/>
      <w:r w:rsidR="00B73082" w:rsidRPr="00B73082">
        <w:rPr>
          <w:i/>
        </w:rPr>
        <w:t>Ecdeiocolea</w:t>
      </w:r>
      <w:proofErr w:type="spellEnd"/>
      <w:r w:rsidR="00B73082" w:rsidRPr="00B73082">
        <w:rPr>
          <w:i/>
        </w:rPr>
        <w:t xml:space="preserve"> </w:t>
      </w:r>
      <w:proofErr w:type="spellStart"/>
      <w:r w:rsidR="00B73082" w:rsidRPr="00B73082">
        <w:rPr>
          <w:i/>
        </w:rPr>
        <w:t>monostachya</w:t>
      </w:r>
      <w:proofErr w:type="spellEnd"/>
      <w:r w:rsidR="00B73082">
        <w:t xml:space="preserve"> and </w:t>
      </w:r>
      <w:proofErr w:type="spellStart"/>
      <w:r w:rsidR="00B73082" w:rsidRPr="00B73082">
        <w:rPr>
          <w:i/>
        </w:rPr>
        <w:t>Georgeantha</w:t>
      </w:r>
      <w:proofErr w:type="spellEnd"/>
      <w:r w:rsidR="00B73082" w:rsidRPr="00B73082">
        <w:rPr>
          <w:i/>
        </w:rPr>
        <w:t xml:space="preserve"> </w:t>
      </w:r>
      <w:proofErr w:type="spellStart"/>
      <w:r w:rsidR="00B73082" w:rsidRPr="00B73082">
        <w:rPr>
          <w:i/>
        </w:rPr>
        <w:t>hexandra</w:t>
      </w:r>
      <w:proofErr w:type="spellEnd"/>
      <w:r w:rsidR="00B73082">
        <w:t xml:space="preserve">) </w:t>
      </w:r>
      <w:r w:rsidR="002F7A80">
        <w:t>will be sampled</w:t>
      </w:r>
      <w:r w:rsidR="00AF69D9">
        <w:t>.</w:t>
      </w:r>
      <w:r w:rsidR="00662779">
        <w:t xml:space="preserve"> </w:t>
      </w:r>
      <w:r w:rsidR="00AF69D9">
        <w:t>I</w:t>
      </w:r>
      <w:r w:rsidR="00F535AC">
        <w:t>mproved TEM technolog</w:t>
      </w:r>
      <w:r w:rsidR="002F7A80">
        <w:t xml:space="preserve">y will allow us to </w:t>
      </w:r>
      <w:r w:rsidR="006D000D">
        <w:t>capture images</w:t>
      </w:r>
      <w:r w:rsidR="007D159D">
        <w:t xml:space="preserve"> </w:t>
      </w:r>
      <w:r w:rsidR="00662779">
        <w:t>in greater detail</w:t>
      </w:r>
      <w:r w:rsidR="00622CDC">
        <w:t xml:space="preserve"> than was possible in the 1960s</w:t>
      </w:r>
      <w:r w:rsidR="002F7A80">
        <w:t>.</w:t>
      </w:r>
      <w:r w:rsidR="00B73082">
        <w:t xml:space="preserve"> The early</w:t>
      </w:r>
      <w:r w:rsidR="00747A5A">
        <w:t>-</w:t>
      </w:r>
      <w:r w:rsidR="00B73082">
        <w:t xml:space="preserve">diverging </w:t>
      </w:r>
      <w:proofErr w:type="spellStart"/>
      <w:r w:rsidR="00B73082">
        <w:t>Poales</w:t>
      </w:r>
      <w:proofErr w:type="spellEnd"/>
      <w:r w:rsidR="00B73082">
        <w:t xml:space="preserve"> lineages have much to reveal about the evolution of pollen wall ultrastructure.</w:t>
      </w:r>
    </w:p>
    <w:p w14:paraId="73E2F657" w14:textId="433EFED6" w:rsidR="0063366F" w:rsidRDefault="0063366F" w:rsidP="00B73082"/>
    <w:p w14:paraId="62C33733" w14:textId="6D918254" w:rsidR="009D6347" w:rsidRPr="006924A9" w:rsidRDefault="009D6347" w:rsidP="006924A9">
      <w:r>
        <w:t xml:space="preserve">We propose to sample </w:t>
      </w:r>
      <w:r w:rsidR="00283DEE">
        <w:t>sixteen</w:t>
      </w:r>
      <w:r>
        <w:t xml:space="preserve"> taxa in the remaining subfamilies of the Poaceae. This includes two</w:t>
      </w:r>
      <w:r w:rsidR="006924A9">
        <w:t xml:space="preserve"> each</w:t>
      </w:r>
      <w:r>
        <w:t xml:space="preserve"> in the </w:t>
      </w:r>
      <w:proofErr w:type="spellStart"/>
      <w:r w:rsidRPr="009D6347">
        <w:t>Anomochlooideae</w:t>
      </w:r>
      <w:proofErr w:type="spellEnd"/>
      <w:r>
        <w:t xml:space="preserve"> (</w:t>
      </w:r>
      <w:proofErr w:type="spellStart"/>
      <w:r w:rsidRPr="009D6347">
        <w:rPr>
          <w:i/>
        </w:rPr>
        <w:t>Anomochloa</w:t>
      </w:r>
      <w:proofErr w:type="spellEnd"/>
      <w:r w:rsidRPr="009D6347">
        <w:rPr>
          <w:i/>
        </w:rPr>
        <w:t xml:space="preserve"> </w:t>
      </w:r>
      <w:proofErr w:type="spellStart"/>
      <w:r w:rsidRPr="009D6347">
        <w:rPr>
          <w:i/>
        </w:rPr>
        <w:t>marantoidea</w:t>
      </w:r>
      <w:proofErr w:type="spellEnd"/>
      <w:r>
        <w:t xml:space="preserve"> and </w:t>
      </w:r>
      <w:proofErr w:type="spellStart"/>
      <w:r w:rsidRPr="009D6347">
        <w:rPr>
          <w:i/>
        </w:rPr>
        <w:t>Streptochaeta</w:t>
      </w:r>
      <w:proofErr w:type="spellEnd"/>
      <w:r w:rsidRPr="009D6347">
        <w:rPr>
          <w:i/>
        </w:rPr>
        <w:t xml:space="preserve"> </w:t>
      </w:r>
      <w:proofErr w:type="spellStart"/>
      <w:r w:rsidRPr="009D6347">
        <w:rPr>
          <w:i/>
        </w:rPr>
        <w:t>spicata</w:t>
      </w:r>
      <w:proofErr w:type="spellEnd"/>
      <w:r>
        <w:t>)</w:t>
      </w:r>
      <w:r w:rsidR="006924A9">
        <w:t xml:space="preserve">, </w:t>
      </w:r>
      <w:proofErr w:type="spellStart"/>
      <w:r w:rsidR="006924A9">
        <w:t>Aristidoideae</w:t>
      </w:r>
      <w:proofErr w:type="spellEnd"/>
      <w:r w:rsidR="006924A9">
        <w:t xml:space="preserve"> (</w:t>
      </w:r>
      <w:proofErr w:type="spellStart"/>
      <w:r w:rsidR="006924A9" w:rsidRPr="006924A9">
        <w:rPr>
          <w:i/>
        </w:rPr>
        <w:t>Aristida</w:t>
      </w:r>
      <w:proofErr w:type="spellEnd"/>
      <w:r w:rsidR="006924A9" w:rsidRPr="006924A9">
        <w:rPr>
          <w:i/>
        </w:rPr>
        <w:t xml:space="preserve"> </w:t>
      </w:r>
      <w:proofErr w:type="spellStart"/>
      <w:r w:rsidR="006924A9" w:rsidRPr="006924A9">
        <w:rPr>
          <w:i/>
        </w:rPr>
        <w:t>purpurea</w:t>
      </w:r>
      <w:proofErr w:type="spellEnd"/>
      <w:r w:rsidR="006924A9">
        <w:t xml:space="preserve"> and </w:t>
      </w:r>
      <w:proofErr w:type="spellStart"/>
      <w:r w:rsidR="006924A9" w:rsidRPr="006924A9">
        <w:rPr>
          <w:i/>
        </w:rPr>
        <w:t>Stipagrostis</w:t>
      </w:r>
      <w:proofErr w:type="spellEnd"/>
      <w:r w:rsidR="006924A9" w:rsidRPr="006924A9">
        <w:rPr>
          <w:i/>
        </w:rPr>
        <w:t xml:space="preserve"> </w:t>
      </w:r>
      <w:proofErr w:type="spellStart"/>
      <w:r w:rsidR="006924A9" w:rsidRPr="006924A9">
        <w:rPr>
          <w:i/>
        </w:rPr>
        <w:t>hirtiglumis</w:t>
      </w:r>
      <w:proofErr w:type="spellEnd"/>
      <w:r w:rsidR="006924A9">
        <w:t xml:space="preserve">), </w:t>
      </w:r>
      <w:proofErr w:type="spellStart"/>
      <w:r w:rsidR="006924A9">
        <w:t>Arundinoideae</w:t>
      </w:r>
      <w:proofErr w:type="spellEnd"/>
      <w:r w:rsidR="006924A9">
        <w:t xml:space="preserve"> (</w:t>
      </w:r>
      <w:proofErr w:type="spellStart"/>
      <w:r w:rsidR="006924A9" w:rsidRPr="006924A9">
        <w:rPr>
          <w:i/>
        </w:rPr>
        <w:t>Arundo</w:t>
      </w:r>
      <w:proofErr w:type="spellEnd"/>
      <w:r w:rsidR="006924A9" w:rsidRPr="006924A9">
        <w:rPr>
          <w:i/>
        </w:rPr>
        <w:t xml:space="preserve"> </w:t>
      </w:r>
      <w:proofErr w:type="spellStart"/>
      <w:r w:rsidR="006924A9" w:rsidRPr="006924A9">
        <w:rPr>
          <w:i/>
        </w:rPr>
        <w:t>donax</w:t>
      </w:r>
      <w:proofErr w:type="spellEnd"/>
      <w:r w:rsidR="006924A9">
        <w:t xml:space="preserve"> and </w:t>
      </w:r>
      <w:proofErr w:type="spellStart"/>
      <w:r w:rsidR="006924A9" w:rsidRPr="006924A9">
        <w:rPr>
          <w:i/>
        </w:rPr>
        <w:t>Phragmites</w:t>
      </w:r>
      <w:proofErr w:type="spellEnd"/>
      <w:r w:rsidR="006924A9" w:rsidRPr="006924A9">
        <w:rPr>
          <w:i/>
        </w:rPr>
        <w:t xml:space="preserve"> </w:t>
      </w:r>
      <w:proofErr w:type="spellStart"/>
      <w:r w:rsidR="006924A9" w:rsidRPr="006924A9">
        <w:rPr>
          <w:i/>
        </w:rPr>
        <w:t>australis</w:t>
      </w:r>
      <w:proofErr w:type="spellEnd"/>
      <w:r w:rsidR="006924A9">
        <w:t xml:space="preserve">), </w:t>
      </w:r>
      <w:proofErr w:type="spellStart"/>
      <w:r w:rsidR="006924A9">
        <w:t>Micrairoideae</w:t>
      </w:r>
      <w:proofErr w:type="spellEnd"/>
      <w:r w:rsidR="006924A9">
        <w:t xml:space="preserve"> (</w:t>
      </w:r>
      <w:proofErr w:type="spellStart"/>
      <w:r w:rsidR="006924A9" w:rsidRPr="006924A9">
        <w:rPr>
          <w:i/>
        </w:rPr>
        <w:t>Eriachne</w:t>
      </w:r>
      <w:proofErr w:type="spellEnd"/>
      <w:r w:rsidR="006924A9" w:rsidRPr="006924A9">
        <w:rPr>
          <w:i/>
        </w:rPr>
        <w:t xml:space="preserve"> sp.</w:t>
      </w:r>
      <w:r w:rsidR="006924A9">
        <w:t xml:space="preserve"> and </w:t>
      </w:r>
      <w:proofErr w:type="spellStart"/>
      <w:r w:rsidR="006924A9" w:rsidRPr="006924A9">
        <w:rPr>
          <w:i/>
        </w:rPr>
        <w:t>Micraira</w:t>
      </w:r>
      <w:proofErr w:type="spellEnd"/>
      <w:r w:rsidR="006924A9" w:rsidRPr="006924A9">
        <w:rPr>
          <w:i/>
        </w:rPr>
        <w:t xml:space="preserve"> sp.</w:t>
      </w:r>
      <w:r w:rsidR="006924A9">
        <w:t xml:space="preserve">), </w:t>
      </w:r>
      <w:proofErr w:type="spellStart"/>
      <w:r w:rsidR="006924A9">
        <w:t>Pharoideae</w:t>
      </w:r>
      <w:proofErr w:type="spellEnd"/>
      <w:r w:rsidR="006924A9">
        <w:t xml:space="preserve"> (</w:t>
      </w:r>
      <w:proofErr w:type="spellStart"/>
      <w:r w:rsidR="006924A9" w:rsidRPr="006924A9">
        <w:rPr>
          <w:i/>
        </w:rPr>
        <w:t>Leptaspis</w:t>
      </w:r>
      <w:proofErr w:type="spellEnd"/>
      <w:r w:rsidR="006924A9" w:rsidRPr="006924A9">
        <w:rPr>
          <w:i/>
        </w:rPr>
        <w:t xml:space="preserve"> </w:t>
      </w:r>
      <w:proofErr w:type="spellStart"/>
      <w:r w:rsidR="006924A9" w:rsidRPr="006924A9">
        <w:rPr>
          <w:i/>
        </w:rPr>
        <w:t>zeylanica</w:t>
      </w:r>
      <w:proofErr w:type="spellEnd"/>
      <w:r w:rsidR="006924A9">
        <w:t xml:space="preserve"> and </w:t>
      </w:r>
      <w:proofErr w:type="spellStart"/>
      <w:r w:rsidR="006924A9" w:rsidRPr="006924A9">
        <w:rPr>
          <w:i/>
        </w:rPr>
        <w:t>Pharus</w:t>
      </w:r>
      <w:proofErr w:type="spellEnd"/>
      <w:r w:rsidR="006924A9" w:rsidRPr="006924A9">
        <w:rPr>
          <w:i/>
        </w:rPr>
        <w:t xml:space="preserve"> </w:t>
      </w:r>
      <w:proofErr w:type="spellStart"/>
      <w:r w:rsidR="006924A9" w:rsidRPr="006924A9">
        <w:rPr>
          <w:i/>
        </w:rPr>
        <w:t>latifolius</w:t>
      </w:r>
      <w:proofErr w:type="spellEnd"/>
      <w:r w:rsidR="006924A9">
        <w:t xml:space="preserve">), and </w:t>
      </w:r>
      <w:proofErr w:type="spellStart"/>
      <w:r w:rsidR="006924A9">
        <w:t>Puelioideae</w:t>
      </w:r>
      <w:proofErr w:type="spellEnd"/>
      <w:r w:rsidR="006924A9">
        <w:t xml:space="preserve"> (</w:t>
      </w:r>
      <w:proofErr w:type="spellStart"/>
      <w:r w:rsidR="006924A9" w:rsidRPr="006924A9">
        <w:rPr>
          <w:i/>
        </w:rPr>
        <w:t>Puelia</w:t>
      </w:r>
      <w:proofErr w:type="spellEnd"/>
      <w:r w:rsidR="006924A9" w:rsidRPr="006924A9">
        <w:rPr>
          <w:i/>
        </w:rPr>
        <w:t xml:space="preserve"> sp.</w:t>
      </w:r>
      <w:r w:rsidR="006924A9">
        <w:t xml:space="preserve"> and </w:t>
      </w:r>
      <w:proofErr w:type="spellStart"/>
      <w:r w:rsidR="006924A9" w:rsidRPr="006924A9">
        <w:rPr>
          <w:i/>
        </w:rPr>
        <w:t>Guaduella</w:t>
      </w:r>
      <w:proofErr w:type="spellEnd"/>
      <w:r w:rsidR="006924A9" w:rsidRPr="006924A9">
        <w:rPr>
          <w:i/>
        </w:rPr>
        <w:t xml:space="preserve"> sp.</w:t>
      </w:r>
      <w:r w:rsidR="006924A9">
        <w:t xml:space="preserve">); three in the </w:t>
      </w:r>
      <w:proofErr w:type="spellStart"/>
      <w:r w:rsidR="006924A9">
        <w:t>Oryzoideae</w:t>
      </w:r>
      <w:proofErr w:type="spellEnd"/>
      <w:r w:rsidR="006924A9">
        <w:t xml:space="preserve"> (</w:t>
      </w:r>
      <w:proofErr w:type="spellStart"/>
      <w:r w:rsidR="006924A9" w:rsidRPr="006924A9">
        <w:rPr>
          <w:i/>
        </w:rPr>
        <w:t>Ehrharta</w:t>
      </w:r>
      <w:proofErr w:type="spellEnd"/>
      <w:r w:rsidR="006924A9" w:rsidRPr="006924A9">
        <w:rPr>
          <w:i/>
        </w:rPr>
        <w:t xml:space="preserve"> </w:t>
      </w:r>
      <w:proofErr w:type="spellStart"/>
      <w:r w:rsidR="006924A9" w:rsidRPr="006924A9">
        <w:rPr>
          <w:i/>
        </w:rPr>
        <w:t>erecta</w:t>
      </w:r>
      <w:proofErr w:type="spellEnd"/>
      <w:r w:rsidR="006924A9">
        <w:rPr>
          <w:i/>
        </w:rPr>
        <w:t xml:space="preserve">, </w:t>
      </w:r>
      <w:proofErr w:type="spellStart"/>
      <w:r w:rsidR="006924A9" w:rsidRPr="006924A9">
        <w:rPr>
          <w:i/>
        </w:rPr>
        <w:t>Zizania</w:t>
      </w:r>
      <w:proofErr w:type="spellEnd"/>
      <w:r w:rsidR="006924A9" w:rsidRPr="006924A9">
        <w:rPr>
          <w:i/>
        </w:rPr>
        <w:t xml:space="preserve"> </w:t>
      </w:r>
      <w:proofErr w:type="spellStart"/>
      <w:r w:rsidR="006924A9" w:rsidRPr="006924A9">
        <w:rPr>
          <w:i/>
        </w:rPr>
        <w:t>palustris</w:t>
      </w:r>
      <w:proofErr w:type="spellEnd"/>
      <w:r w:rsidR="006924A9">
        <w:rPr>
          <w:i/>
        </w:rPr>
        <w:t>,</w:t>
      </w:r>
      <w:r w:rsidR="006924A9">
        <w:t xml:space="preserve"> and </w:t>
      </w:r>
      <w:proofErr w:type="spellStart"/>
      <w:r w:rsidR="006924A9" w:rsidRPr="006924A9">
        <w:rPr>
          <w:i/>
        </w:rPr>
        <w:t>Streptogyna</w:t>
      </w:r>
      <w:proofErr w:type="spellEnd"/>
      <w:r w:rsidR="006924A9" w:rsidRPr="006924A9">
        <w:rPr>
          <w:i/>
        </w:rPr>
        <w:t xml:space="preserve"> </w:t>
      </w:r>
      <w:proofErr w:type="spellStart"/>
      <w:r w:rsidR="006924A9">
        <w:rPr>
          <w:i/>
        </w:rPr>
        <w:t>americana</w:t>
      </w:r>
      <w:proofErr w:type="spellEnd"/>
      <w:r w:rsidR="006924A9">
        <w:t xml:space="preserve">); and one in the </w:t>
      </w:r>
      <w:proofErr w:type="spellStart"/>
      <w:r w:rsidR="006924A9" w:rsidRPr="006924A9">
        <w:t>Danthonioideae</w:t>
      </w:r>
      <w:proofErr w:type="spellEnd"/>
      <w:r w:rsidR="006924A9" w:rsidRPr="006924A9">
        <w:t xml:space="preserve"> </w:t>
      </w:r>
      <w:r w:rsidR="006924A9">
        <w:t>(</w:t>
      </w:r>
      <w:proofErr w:type="spellStart"/>
      <w:r w:rsidR="006924A9" w:rsidRPr="006924A9">
        <w:rPr>
          <w:i/>
        </w:rPr>
        <w:t>Danthonia</w:t>
      </w:r>
      <w:proofErr w:type="spellEnd"/>
      <w:r w:rsidR="006924A9" w:rsidRPr="006924A9">
        <w:rPr>
          <w:i/>
        </w:rPr>
        <w:t xml:space="preserve"> </w:t>
      </w:r>
      <w:proofErr w:type="spellStart"/>
      <w:r w:rsidR="006924A9" w:rsidRPr="006924A9">
        <w:rPr>
          <w:i/>
        </w:rPr>
        <w:t>spicata</w:t>
      </w:r>
      <w:proofErr w:type="spellEnd"/>
      <w:r w:rsidR="006924A9">
        <w:t>). This sampling scheme ensures that pollen wall ultrastructure of at least two members of each subfamily, distributed more or less evenly across tribes and subtribes, will be imaged either by our efforts or those of previous researchers</w:t>
      </w:r>
      <w:r w:rsidR="009D2733">
        <w:t>.</w:t>
      </w:r>
    </w:p>
    <w:p w14:paraId="45B1D7C3" w14:textId="134DA5B8" w:rsidR="006E5055" w:rsidRDefault="006E5055" w:rsidP="004106D4"/>
    <w:p w14:paraId="24DB3F57" w14:textId="0A19B421" w:rsidR="00A0604B" w:rsidRDefault="00A0604B" w:rsidP="004106D4"/>
    <w:p w14:paraId="172004B5" w14:textId="4261641D" w:rsidR="00A0604B" w:rsidRDefault="00A0604B" w:rsidP="004106D4"/>
    <w:p w14:paraId="2D4A9240" w14:textId="20D97E03" w:rsidR="00A0604B" w:rsidRDefault="00A0604B" w:rsidP="004106D4"/>
    <w:p w14:paraId="52C40DFC" w14:textId="77777777" w:rsidR="00A0604B" w:rsidRDefault="00A0604B" w:rsidP="004106D4"/>
    <w:p w14:paraId="4E4435FE" w14:textId="17C1858D" w:rsidR="006E5055" w:rsidRDefault="006E5055" w:rsidP="004106D4">
      <w:r>
        <w:t>References</w:t>
      </w:r>
    </w:p>
    <w:p w14:paraId="3D53F914" w14:textId="77777777" w:rsidR="006E5055" w:rsidRDefault="006E5055" w:rsidP="004106D4"/>
    <w:p w14:paraId="09854A79" w14:textId="3AF63FE8" w:rsidR="000A010F" w:rsidRPr="000A010F" w:rsidRDefault="006E5055" w:rsidP="000A010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0A010F" w:rsidRPr="000A010F">
        <w:rPr>
          <w:rFonts w:cs="Times New Roman"/>
          <w:smallCaps/>
          <w:noProof/>
          <w:szCs w:val="24"/>
        </w:rPr>
        <w:t>Chanda, S.</w:t>
      </w:r>
      <w:r w:rsidR="000A010F" w:rsidRPr="000A010F">
        <w:rPr>
          <w:rFonts w:cs="Times New Roman"/>
          <w:noProof/>
          <w:szCs w:val="24"/>
        </w:rPr>
        <w:t xml:space="preserve">, and </w:t>
      </w:r>
      <w:r w:rsidR="000A010F" w:rsidRPr="000A010F">
        <w:rPr>
          <w:rFonts w:cs="Times New Roman"/>
          <w:smallCaps/>
          <w:noProof/>
          <w:szCs w:val="24"/>
        </w:rPr>
        <w:t>J. Rowley</w:t>
      </w:r>
      <w:r w:rsidR="000A010F" w:rsidRPr="000A010F">
        <w:rPr>
          <w:rFonts w:cs="Times New Roman"/>
          <w:noProof/>
          <w:szCs w:val="24"/>
        </w:rPr>
        <w:t xml:space="preserve">. 1967. Apertural types in pollen of the Restionaceae and Flagellariaceae. </w:t>
      </w:r>
      <w:r w:rsidR="000A010F" w:rsidRPr="000A010F">
        <w:rPr>
          <w:rFonts w:cs="Times New Roman"/>
          <w:i/>
          <w:iCs/>
          <w:noProof/>
          <w:szCs w:val="24"/>
        </w:rPr>
        <w:t>Grana</w:t>
      </w:r>
      <w:r w:rsidR="000A010F" w:rsidRPr="000A010F">
        <w:rPr>
          <w:rFonts w:cs="Times New Roman"/>
          <w:noProof/>
          <w:szCs w:val="24"/>
        </w:rPr>
        <w:t xml:space="preserve"> 7: 16–36.</w:t>
      </w:r>
    </w:p>
    <w:p w14:paraId="5986ADC4"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Christensen, J.E.</w:t>
      </w:r>
      <w:r w:rsidRPr="000A010F">
        <w:rPr>
          <w:rFonts w:cs="Times New Roman"/>
          <w:noProof/>
          <w:szCs w:val="24"/>
        </w:rPr>
        <w:t xml:space="preserve">, and </w:t>
      </w:r>
      <w:r w:rsidRPr="000A010F">
        <w:rPr>
          <w:rFonts w:cs="Times New Roman"/>
          <w:smallCaps/>
          <w:noProof/>
          <w:szCs w:val="24"/>
        </w:rPr>
        <w:t>H.T. Horner</w:t>
      </w:r>
      <w:r w:rsidRPr="000A010F">
        <w:rPr>
          <w:rFonts w:cs="Times New Roman"/>
          <w:noProof/>
          <w:szCs w:val="24"/>
        </w:rPr>
        <w:t xml:space="preserve">. 1974. Pollen pore development and its spatial orientation during microsporogenesis in the grass Sorghum bicolor. </w:t>
      </w:r>
      <w:r w:rsidRPr="000A010F">
        <w:rPr>
          <w:rFonts w:cs="Times New Roman"/>
          <w:i/>
          <w:iCs/>
          <w:noProof/>
          <w:szCs w:val="24"/>
        </w:rPr>
        <w:t>American Journal of Botany</w:t>
      </w:r>
      <w:r w:rsidRPr="000A010F">
        <w:rPr>
          <w:rFonts w:cs="Times New Roman"/>
          <w:noProof/>
          <w:szCs w:val="24"/>
        </w:rPr>
        <w:t xml:space="preserve"> 61: 604–623.</w:t>
      </w:r>
    </w:p>
    <w:p w14:paraId="1EC51FAE"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Diethart, B.</w:t>
      </w:r>
      <w:r w:rsidRPr="000A010F">
        <w:rPr>
          <w:rFonts w:cs="Times New Roman"/>
          <w:noProof/>
          <w:szCs w:val="24"/>
        </w:rPr>
        <w:t xml:space="preserve">, </w:t>
      </w:r>
      <w:r w:rsidRPr="000A010F">
        <w:rPr>
          <w:rFonts w:cs="Times New Roman"/>
          <w:smallCaps/>
          <w:noProof/>
          <w:szCs w:val="24"/>
        </w:rPr>
        <w:t>S. Sam</w:t>
      </w:r>
      <w:r w:rsidRPr="000A010F">
        <w:rPr>
          <w:rFonts w:cs="Times New Roman"/>
          <w:noProof/>
          <w:szCs w:val="24"/>
        </w:rPr>
        <w:t xml:space="preserve">, and </w:t>
      </w:r>
      <w:r w:rsidRPr="000A010F">
        <w:rPr>
          <w:rFonts w:cs="Times New Roman"/>
          <w:smallCaps/>
          <w:noProof/>
          <w:szCs w:val="24"/>
        </w:rPr>
        <w:t>M. Weber</w:t>
      </w:r>
      <w:r w:rsidRPr="000A010F">
        <w:rPr>
          <w:rFonts w:cs="Times New Roman"/>
          <w:noProof/>
          <w:szCs w:val="24"/>
        </w:rPr>
        <w:t xml:space="preserve">. 2007. Walls of allergenic pollen: Special reference to the endexine. </w:t>
      </w:r>
      <w:r w:rsidRPr="000A010F">
        <w:rPr>
          <w:rFonts w:cs="Times New Roman"/>
          <w:i/>
          <w:iCs/>
          <w:noProof/>
          <w:szCs w:val="24"/>
        </w:rPr>
        <w:t>Grana</w:t>
      </w:r>
      <w:r w:rsidRPr="000A010F">
        <w:rPr>
          <w:rFonts w:cs="Times New Roman"/>
          <w:noProof/>
          <w:szCs w:val="24"/>
        </w:rPr>
        <w:t xml:space="preserve"> 46: 164–175.</w:t>
      </w:r>
    </w:p>
    <w:p w14:paraId="0B5D2A22"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Jewell, A.W.</w:t>
      </w:r>
      <w:r w:rsidRPr="000A010F">
        <w:rPr>
          <w:rFonts w:cs="Times New Roman"/>
          <w:noProof/>
          <w:szCs w:val="24"/>
        </w:rPr>
        <w:t xml:space="preserve">, </w:t>
      </w:r>
      <w:r w:rsidRPr="000A010F">
        <w:rPr>
          <w:rFonts w:cs="Times New Roman"/>
          <w:smallCaps/>
          <w:noProof/>
          <w:szCs w:val="24"/>
        </w:rPr>
        <w:t>B.G. Murray</w:t>
      </w:r>
      <w:r w:rsidRPr="000A010F">
        <w:rPr>
          <w:rFonts w:cs="Times New Roman"/>
          <w:noProof/>
          <w:szCs w:val="24"/>
        </w:rPr>
        <w:t xml:space="preserve">, and </w:t>
      </w:r>
      <w:r w:rsidRPr="000A010F">
        <w:rPr>
          <w:rFonts w:cs="Times New Roman"/>
          <w:smallCaps/>
          <w:noProof/>
          <w:szCs w:val="24"/>
        </w:rPr>
        <w:t>B.J. Alloway</w:t>
      </w:r>
      <w:r w:rsidRPr="000A010F">
        <w:rPr>
          <w:rFonts w:cs="Times New Roman"/>
          <w:noProof/>
          <w:szCs w:val="24"/>
        </w:rPr>
        <w:t xml:space="preserve">. 1988. Light and electron microscope studies on pollen development in barley (Hordeum vulgare L .) grown under copper-sufficient and deficient conditions. </w:t>
      </w:r>
      <w:r w:rsidRPr="000A010F">
        <w:rPr>
          <w:rFonts w:cs="Times New Roman"/>
          <w:i/>
          <w:iCs/>
          <w:noProof/>
          <w:szCs w:val="24"/>
        </w:rPr>
        <w:t>Plant, Cell and Environment</w:t>
      </w:r>
      <w:r w:rsidRPr="000A010F">
        <w:rPr>
          <w:rFonts w:cs="Times New Roman"/>
          <w:noProof/>
          <w:szCs w:val="24"/>
        </w:rPr>
        <w:t xml:space="preserve"> 11: 273–281.</w:t>
      </w:r>
    </w:p>
    <w:p w14:paraId="10261E9D" w14:textId="54715A8B"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arson, D.A.</w:t>
      </w:r>
      <w:r w:rsidRPr="000A010F">
        <w:rPr>
          <w:rFonts w:cs="Times New Roman"/>
          <w:noProof/>
          <w:szCs w:val="24"/>
        </w:rPr>
        <w:t xml:space="preserve">, </w:t>
      </w:r>
      <w:r w:rsidRPr="000A010F">
        <w:rPr>
          <w:rFonts w:cs="Times New Roman"/>
          <w:smallCaps/>
          <w:noProof/>
          <w:szCs w:val="24"/>
        </w:rPr>
        <w:t>J.J. Skvarla</w:t>
      </w:r>
      <w:r w:rsidRPr="000A010F">
        <w:rPr>
          <w:rFonts w:cs="Times New Roman"/>
          <w:noProof/>
          <w:szCs w:val="24"/>
        </w:rPr>
        <w:t xml:space="preserve">, and </w:t>
      </w:r>
      <w:r w:rsidRPr="000A010F">
        <w:rPr>
          <w:rFonts w:cs="Times New Roman"/>
          <w:smallCaps/>
          <w:noProof/>
          <w:szCs w:val="24"/>
        </w:rPr>
        <w:t>C.W. Lewis</w:t>
      </w:r>
      <w:r w:rsidRPr="000A010F">
        <w:rPr>
          <w:rFonts w:cs="Times New Roman"/>
          <w:noProof/>
          <w:szCs w:val="24"/>
        </w:rPr>
        <w:t xml:space="preserve">. 1962. An electron microscope study of exine stratification and fine structure. </w:t>
      </w:r>
      <w:r w:rsidRPr="000A010F">
        <w:rPr>
          <w:rFonts w:cs="Times New Roman"/>
          <w:i/>
          <w:iCs/>
          <w:noProof/>
          <w:szCs w:val="24"/>
        </w:rPr>
        <w:t>Pollen et Spores</w:t>
      </w:r>
      <w:r w:rsidRPr="000A010F">
        <w:rPr>
          <w:rFonts w:cs="Times New Roman"/>
          <w:noProof/>
          <w:szCs w:val="24"/>
        </w:rPr>
        <w:t xml:space="preserve"> 4: 233–246.</w:t>
      </w:r>
    </w:p>
    <w:p w14:paraId="217132B8"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inder, H.P.</w:t>
      </w:r>
      <w:r w:rsidRPr="000A010F">
        <w:rPr>
          <w:rFonts w:cs="Times New Roman"/>
          <w:noProof/>
          <w:szCs w:val="24"/>
        </w:rPr>
        <w:t xml:space="preserve">, and </w:t>
      </w:r>
      <w:r w:rsidRPr="000A010F">
        <w:rPr>
          <w:rFonts w:cs="Times New Roman"/>
          <w:smallCaps/>
          <w:noProof/>
          <w:szCs w:val="24"/>
        </w:rPr>
        <w:t>I.K. Ferguson</w:t>
      </w:r>
      <w:r w:rsidRPr="000A010F">
        <w:rPr>
          <w:rFonts w:cs="Times New Roman"/>
          <w:noProof/>
          <w:szCs w:val="24"/>
        </w:rPr>
        <w:t xml:space="preserve">. 1985. On the pollen morphology and phylogeny of the Restionales and Poales. </w:t>
      </w:r>
      <w:r w:rsidRPr="000A010F">
        <w:rPr>
          <w:rFonts w:cs="Times New Roman"/>
          <w:i/>
          <w:iCs/>
          <w:noProof/>
          <w:szCs w:val="24"/>
        </w:rPr>
        <w:t>Grana</w:t>
      </w:r>
      <w:r w:rsidRPr="000A010F">
        <w:rPr>
          <w:rFonts w:cs="Times New Roman"/>
          <w:noProof/>
          <w:szCs w:val="24"/>
        </w:rPr>
        <w:t xml:space="preserve"> 24: 65–76.</w:t>
      </w:r>
    </w:p>
    <w:p w14:paraId="0EB393D7"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Liu, Q.</w:t>
      </w:r>
      <w:r w:rsidRPr="000A010F">
        <w:rPr>
          <w:rFonts w:cs="Times New Roman"/>
          <w:noProof/>
          <w:szCs w:val="24"/>
        </w:rPr>
        <w:t xml:space="preserve">, </w:t>
      </w:r>
      <w:r w:rsidRPr="000A010F">
        <w:rPr>
          <w:rFonts w:cs="Times New Roman"/>
          <w:smallCaps/>
          <w:noProof/>
          <w:szCs w:val="24"/>
        </w:rPr>
        <w:t>N.X. Zhao</w:t>
      </w:r>
      <w:r w:rsidRPr="000A010F">
        <w:rPr>
          <w:rFonts w:cs="Times New Roman"/>
          <w:noProof/>
          <w:szCs w:val="24"/>
        </w:rPr>
        <w:t xml:space="preserve">, and </w:t>
      </w:r>
      <w:r w:rsidRPr="000A010F">
        <w:rPr>
          <w:rFonts w:cs="Times New Roman"/>
          <w:smallCaps/>
          <w:noProof/>
          <w:szCs w:val="24"/>
        </w:rPr>
        <w:t>G. Hao</w:t>
      </w:r>
      <w:r w:rsidRPr="000A010F">
        <w:rPr>
          <w:rFonts w:cs="Times New Roman"/>
          <w:noProof/>
          <w:szCs w:val="24"/>
        </w:rPr>
        <w:t xml:space="preserve">. 2004. Pollen morphology of the Chloridoideae (Gramineae). </w:t>
      </w:r>
      <w:r w:rsidRPr="000A010F">
        <w:rPr>
          <w:rFonts w:cs="Times New Roman"/>
          <w:i/>
          <w:iCs/>
          <w:noProof/>
          <w:szCs w:val="24"/>
        </w:rPr>
        <w:t>Grana</w:t>
      </w:r>
      <w:r w:rsidRPr="000A010F">
        <w:rPr>
          <w:rFonts w:cs="Times New Roman"/>
          <w:noProof/>
          <w:szCs w:val="24"/>
        </w:rPr>
        <w:t xml:space="preserve"> 43: 238–248.</w:t>
      </w:r>
    </w:p>
    <w:p w14:paraId="1A3B4E2A"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Marquez, J.</w:t>
      </w:r>
      <w:r w:rsidRPr="000A010F">
        <w:rPr>
          <w:rFonts w:cs="Times New Roman"/>
          <w:noProof/>
          <w:szCs w:val="24"/>
        </w:rPr>
        <w:t xml:space="preserve">, </w:t>
      </w:r>
      <w:r w:rsidRPr="000A010F">
        <w:rPr>
          <w:rFonts w:cs="Times New Roman"/>
          <w:smallCaps/>
          <w:noProof/>
          <w:szCs w:val="24"/>
        </w:rPr>
        <w:t>J.A. Seoane-Camba</w:t>
      </w:r>
      <w:r w:rsidRPr="000A010F">
        <w:rPr>
          <w:rFonts w:cs="Times New Roman"/>
          <w:noProof/>
          <w:szCs w:val="24"/>
        </w:rPr>
        <w:t xml:space="preserve">, and </w:t>
      </w:r>
      <w:r w:rsidRPr="000A010F">
        <w:rPr>
          <w:rFonts w:cs="Times New Roman"/>
          <w:smallCaps/>
          <w:noProof/>
          <w:szCs w:val="24"/>
        </w:rPr>
        <w:t>M. Suarez-Cervera</w:t>
      </w:r>
      <w:r w:rsidRPr="000A010F">
        <w:rPr>
          <w:rFonts w:cs="Times New Roman"/>
          <w:noProof/>
          <w:szCs w:val="24"/>
        </w:rPr>
        <w:t xml:space="preserve">. 1997. The role of the intine and cytoplasm in the activation and germination processes of Poaceae pollen grains. </w:t>
      </w:r>
      <w:r w:rsidRPr="000A010F">
        <w:rPr>
          <w:rFonts w:cs="Times New Roman"/>
          <w:i/>
          <w:iCs/>
          <w:noProof/>
          <w:szCs w:val="24"/>
        </w:rPr>
        <w:t>Grana</w:t>
      </w:r>
      <w:r w:rsidRPr="000A010F">
        <w:rPr>
          <w:rFonts w:cs="Times New Roman"/>
          <w:noProof/>
          <w:szCs w:val="24"/>
        </w:rPr>
        <w:t xml:space="preserve"> 36: 328–342.</w:t>
      </w:r>
    </w:p>
    <w:p w14:paraId="7032576E" w14:textId="18BE135D"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Peltre, G.</w:t>
      </w:r>
      <w:r w:rsidRPr="000A010F">
        <w:rPr>
          <w:rFonts w:cs="Times New Roman"/>
          <w:noProof/>
          <w:szCs w:val="24"/>
        </w:rPr>
        <w:t xml:space="preserve">, </w:t>
      </w:r>
      <w:r w:rsidRPr="000A010F">
        <w:rPr>
          <w:rFonts w:cs="Times New Roman"/>
          <w:smallCaps/>
          <w:noProof/>
          <w:szCs w:val="24"/>
        </w:rPr>
        <w:t>M.-T. Cerceau-Larrival</w:t>
      </w:r>
      <w:r w:rsidRPr="000A010F">
        <w:rPr>
          <w:rFonts w:cs="Times New Roman"/>
          <w:noProof/>
          <w:szCs w:val="24"/>
        </w:rPr>
        <w:t xml:space="preserve">, </w:t>
      </w:r>
      <w:r w:rsidRPr="000A010F">
        <w:rPr>
          <w:rFonts w:cs="Times New Roman"/>
          <w:smallCaps/>
          <w:noProof/>
          <w:szCs w:val="24"/>
        </w:rPr>
        <w:t>M. Hideux</w:t>
      </w:r>
      <w:r w:rsidRPr="000A010F">
        <w:rPr>
          <w:rFonts w:cs="Times New Roman"/>
          <w:noProof/>
          <w:szCs w:val="24"/>
        </w:rPr>
        <w:t xml:space="preserve">, </w:t>
      </w:r>
      <w:r w:rsidRPr="000A010F">
        <w:rPr>
          <w:rFonts w:cs="Times New Roman"/>
          <w:smallCaps/>
          <w:noProof/>
          <w:szCs w:val="24"/>
        </w:rPr>
        <w:t>M. Abadie</w:t>
      </w:r>
      <w:r w:rsidRPr="000A010F">
        <w:rPr>
          <w:rFonts w:cs="Times New Roman"/>
          <w:noProof/>
          <w:szCs w:val="24"/>
        </w:rPr>
        <w:t xml:space="preserve">, and </w:t>
      </w:r>
      <w:r w:rsidRPr="000A010F">
        <w:rPr>
          <w:rFonts w:cs="Times New Roman"/>
          <w:smallCaps/>
          <w:noProof/>
          <w:szCs w:val="24"/>
        </w:rPr>
        <w:t>B. David</w:t>
      </w:r>
      <w:r w:rsidRPr="000A010F">
        <w:rPr>
          <w:rFonts w:cs="Times New Roman"/>
          <w:noProof/>
          <w:szCs w:val="24"/>
        </w:rPr>
        <w:t xml:space="preserve">. 1987. Scanning and transmission electron microscopy related to immunochemical analysis of grass pollen. </w:t>
      </w:r>
      <w:r w:rsidRPr="000A010F">
        <w:rPr>
          <w:rFonts w:cs="Times New Roman"/>
          <w:i/>
          <w:iCs/>
          <w:noProof/>
          <w:szCs w:val="24"/>
        </w:rPr>
        <w:t>Grana</w:t>
      </w:r>
      <w:r w:rsidRPr="000A010F">
        <w:rPr>
          <w:rFonts w:cs="Times New Roman"/>
          <w:noProof/>
          <w:szCs w:val="24"/>
        </w:rPr>
        <w:t xml:space="preserve"> 26: 158–170.</w:t>
      </w:r>
    </w:p>
    <w:p w14:paraId="5650FD50"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algado-Labouriau, M.L.</w:t>
      </w:r>
      <w:r w:rsidRPr="000A010F">
        <w:rPr>
          <w:rFonts w:cs="Times New Roman"/>
          <w:noProof/>
          <w:szCs w:val="24"/>
        </w:rPr>
        <w:t xml:space="preserve">, </w:t>
      </w:r>
      <w:r w:rsidRPr="000A010F">
        <w:rPr>
          <w:rFonts w:cs="Times New Roman"/>
          <w:smallCaps/>
          <w:noProof/>
          <w:szCs w:val="24"/>
        </w:rPr>
        <w:t>S. Nilsson</w:t>
      </w:r>
      <w:r w:rsidRPr="000A010F">
        <w:rPr>
          <w:rFonts w:cs="Times New Roman"/>
          <w:noProof/>
          <w:szCs w:val="24"/>
        </w:rPr>
        <w:t xml:space="preserve">, and </w:t>
      </w:r>
      <w:r w:rsidRPr="000A010F">
        <w:rPr>
          <w:rFonts w:cs="Times New Roman"/>
          <w:smallCaps/>
          <w:noProof/>
          <w:szCs w:val="24"/>
        </w:rPr>
        <w:t>M. Rinaldi</w:t>
      </w:r>
      <w:r w:rsidRPr="000A010F">
        <w:rPr>
          <w:rFonts w:cs="Times New Roman"/>
          <w:noProof/>
          <w:szCs w:val="24"/>
        </w:rPr>
        <w:t xml:space="preserve">. 1993. Exine sculpture in Pariana pollen (Gramineae). </w:t>
      </w:r>
      <w:r w:rsidRPr="000A010F">
        <w:rPr>
          <w:rFonts w:cs="Times New Roman"/>
          <w:i/>
          <w:iCs/>
          <w:noProof/>
          <w:szCs w:val="24"/>
        </w:rPr>
        <w:t>Grana</w:t>
      </w:r>
      <w:r w:rsidRPr="000A010F">
        <w:rPr>
          <w:rFonts w:cs="Times New Roman"/>
          <w:noProof/>
          <w:szCs w:val="24"/>
        </w:rPr>
        <w:t xml:space="preserve"> 32: 243–249.</w:t>
      </w:r>
    </w:p>
    <w:p w14:paraId="7C12C4B2"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oreng, R.J., P.M. Peterson, K. Romaschenko, G. Davidse, J.K. Teisher, L.G. Clark, P. Barberá, et al.</w:t>
      </w:r>
      <w:r w:rsidRPr="000A010F">
        <w:rPr>
          <w:rFonts w:cs="Times New Roman"/>
          <w:noProof/>
          <w:szCs w:val="24"/>
        </w:rPr>
        <w:t xml:space="preserve"> 2017. A worldwide phylogenetic classification of the Poaceae (Gramineae) II: An update and a comparison of two 2015 classifications. </w:t>
      </w:r>
      <w:r w:rsidRPr="000A010F">
        <w:rPr>
          <w:rFonts w:cs="Times New Roman"/>
          <w:i/>
          <w:iCs/>
          <w:noProof/>
          <w:szCs w:val="24"/>
        </w:rPr>
        <w:t>Journal of Systematics and Evolution</w:t>
      </w:r>
      <w:r w:rsidRPr="000A010F">
        <w:rPr>
          <w:rFonts w:cs="Times New Roman"/>
          <w:noProof/>
          <w:szCs w:val="24"/>
        </w:rPr>
        <w:t xml:space="preserve"> 55: 259–290.</w:t>
      </w:r>
    </w:p>
    <w:p w14:paraId="7710CA4F" w14:textId="77777777" w:rsidR="000A010F" w:rsidRPr="000A010F" w:rsidRDefault="000A010F" w:rsidP="000A010F">
      <w:pPr>
        <w:widowControl w:val="0"/>
        <w:autoSpaceDE w:val="0"/>
        <w:autoSpaceDN w:val="0"/>
        <w:adjustRightInd w:val="0"/>
        <w:ind w:left="480" w:hanging="480"/>
        <w:rPr>
          <w:rFonts w:cs="Times New Roman"/>
          <w:noProof/>
          <w:szCs w:val="24"/>
        </w:rPr>
      </w:pPr>
      <w:r w:rsidRPr="000A010F">
        <w:rPr>
          <w:rFonts w:cs="Times New Roman"/>
          <w:smallCaps/>
          <w:noProof/>
          <w:szCs w:val="24"/>
        </w:rPr>
        <w:t>Soreng, R.J., P.M. Peterson, K. Romaschenko, G. Davidse, F.O. Zuloaga, E.J. Judziewicz, T.S. Filgueiras, et al.</w:t>
      </w:r>
      <w:r w:rsidRPr="000A010F">
        <w:rPr>
          <w:rFonts w:cs="Times New Roman"/>
          <w:noProof/>
          <w:szCs w:val="24"/>
        </w:rPr>
        <w:t xml:space="preserve"> 2015. A worldwide phylogenetic classification of the Poaceae (Gramineae). </w:t>
      </w:r>
      <w:r w:rsidRPr="000A010F">
        <w:rPr>
          <w:rFonts w:cs="Times New Roman"/>
          <w:i/>
          <w:iCs/>
          <w:noProof/>
          <w:szCs w:val="24"/>
        </w:rPr>
        <w:t>Journal of Systematics and Evolution</w:t>
      </w:r>
      <w:r w:rsidRPr="000A010F">
        <w:rPr>
          <w:rFonts w:cs="Times New Roman"/>
          <w:noProof/>
          <w:szCs w:val="24"/>
        </w:rPr>
        <w:t xml:space="preserve"> 53: 117–137.</w:t>
      </w:r>
    </w:p>
    <w:p w14:paraId="5A2E3D65" w14:textId="77777777" w:rsidR="000A010F" w:rsidRPr="000A010F" w:rsidRDefault="000A010F" w:rsidP="000A010F">
      <w:pPr>
        <w:widowControl w:val="0"/>
        <w:autoSpaceDE w:val="0"/>
        <w:autoSpaceDN w:val="0"/>
        <w:adjustRightInd w:val="0"/>
        <w:ind w:left="480" w:hanging="480"/>
        <w:rPr>
          <w:rFonts w:cs="Times New Roman"/>
          <w:noProof/>
        </w:rPr>
      </w:pPr>
      <w:r w:rsidRPr="000A010F">
        <w:rPr>
          <w:rFonts w:cs="Times New Roman"/>
          <w:smallCaps/>
          <w:noProof/>
          <w:szCs w:val="24"/>
        </w:rPr>
        <w:t>Tomlinson, P.B.</w:t>
      </w:r>
      <w:r w:rsidRPr="000A010F">
        <w:rPr>
          <w:rFonts w:cs="Times New Roman"/>
          <w:noProof/>
          <w:szCs w:val="24"/>
        </w:rPr>
        <w:t xml:space="preserve">, and </w:t>
      </w:r>
      <w:r w:rsidRPr="000A010F">
        <w:rPr>
          <w:rFonts w:cs="Times New Roman"/>
          <w:smallCaps/>
          <w:noProof/>
          <w:szCs w:val="24"/>
        </w:rPr>
        <w:t>A.C. Smith</w:t>
      </w:r>
      <w:r w:rsidRPr="000A010F">
        <w:rPr>
          <w:rFonts w:cs="Times New Roman"/>
          <w:noProof/>
          <w:szCs w:val="24"/>
        </w:rPr>
        <w:t xml:space="preserve">. 1970. Joinvilleaceae, a new family of monocotyledons. </w:t>
      </w:r>
      <w:r w:rsidRPr="000A010F">
        <w:rPr>
          <w:rFonts w:cs="Times New Roman"/>
          <w:i/>
          <w:iCs/>
          <w:noProof/>
          <w:szCs w:val="24"/>
        </w:rPr>
        <w:t>Taxon</w:t>
      </w:r>
      <w:r w:rsidRPr="000A010F">
        <w:rPr>
          <w:rFonts w:cs="Times New Roman"/>
          <w:noProof/>
          <w:szCs w:val="24"/>
        </w:rPr>
        <w:t xml:space="preserve"> 19: 887–889.</w:t>
      </w:r>
    </w:p>
    <w:p w14:paraId="4D275FE4" w14:textId="547C9C90" w:rsidR="006E5055" w:rsidRDefault="006E5055" w:rsidP="004106D4">
      <w:r>
        <w:fldChar w:fldCharType="end"/>
      </w:r>
    </w:p>
    <w:sectPr w:rsidR="006E505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annah" w:date="2018-09-24T09:08:00Z" w:initials="HMC">
    <w:p w14:paraId="3A46241E" w14:textId="69C131A9" w:rsidR="00115804" w:rsidRDefault="00115804">
      <w:pPr>
        <w:pStyle w:val="CommentText"/>
      </w:pPr>
      <w:r>
        <w:rPr>
          <w:rStyle w:val="CommentReference"/>
        </w:rPr>
        <w:annotationRef/>
      </w:r>
      <w:r>
        <w:t>Lynn – I have put a placeholder here because I want to talk about the best way to format our big sampling tabl</w:t>
      </w:r>
      <w:r w:rsidR="00C86B09">
        <w:t>e</w:t>
      </w:r>
      <w:r>
        <w:t>.</w:t>
      </w:r>
    </w:p>
  </w:comment>
  <w:comment w:id="1" w:author="Hannah" w:date="2018-09-25T12:44:00Z" w:initials="HMC">
    <w:p w14:paraId="4B7BC6A9" w14:textId="0DAC9AE8" w:rsidR="00C71D68" w:rsidRDefault="00C71D68">
      <w:pPr>
        <w:pStyle w:val="CommentText"/>
      </w:pPr>
      <w:r>
        <w:rPr>
          <w:rStyle w:val="CommentReference"/>
        </w:rPr>
        <w:annotationRef/>
      </w:r>
      <w:r>
        <w:t>This feels clunky, but I’m struggling with how to improve it while being as concise as possible.</w:t>
      </w:r>
    </w:p>
  </w:comment>
  <w:comment w:id="26" w:author="Derek Houston" w:date="2018-09-25T14:26:00Z" w:initials="DH">
    <w:p w14:paraId="598F4E25" w14:textId="63D0527E" w:rsidR="00B63F71" w:rsidRDefault="00B63F71">
      <w:pPr>
        <w:pStyle w:val="CommentText"/>
      </w:pPr>
      <w:r>
        <w:rPr>
          <w:rStyle w:val="CommentReference"/>
        </w:rPr>
        <w:annotationRef/>
      </w:r>
      <w:r>
        <w:t xml:space="preserve">You want to be consistent. If you spell it out in the first paragraph, you should probably spell it out here. Otherwise, change the first sentence to ‘36’ rather than ‘thirty-six’ </w:t>
      </w:r>
    </w:p>
  </w:comment>
  <w:comment w:id="30" w:author="Derek Houston" w:date="2018-09-25T14:27:00Z" w:initials="DH">
    <w:p w14:paraId="380B0842" w14:textId="340D6088" w:rsidR="00B63F71" w:rsidRDefault="00B63F71">
      <w:pPr>
        <w:pStyle w:val="CommentText"/>
      </w:pPr>
      <w:r>
        <w:rPr>
          <w:rStyle w:val="CommentReference"/>
        </w:rPr>
        <w:annotationRef/>
      </w:r>
      <w:r>
        <w:t xml:space="preserve">May want to put the former name in parentheses ‘(formerly . . .)’ if this is a recent taxonomic revision. </w:t>
      </w:r>
    </w:p>
  </w:comment>
  <w:comment w:id="32" w:author="Derek Houston" w:date="2018-09-25T14:28:00Z" w:initials="DH">
    <w:p w14:paraId="29F921D8" w14:textId="7CE3F13B" w:rsidR="00B63F71" w:rsidRDefault="00B63F71">
      <w:pPr>
        <w:pStyle w:val="CommentText"/>
      </w:pPr>
      <w:r>
        <w:rPr>
          <w:rStyle w:val="CommentReference"/>
        </w:rPr>
        <w:annotationRef/>
      </w:r>
      <w:r>
        <w:t xml:space="preserve">Personal preference, perhaps, but I think this should be deleted and just say that the genus used to be in </w:t>
      </w:r>
      <w:proofErr w:type="spellStart"/>
      <w:r>
        <w:t>Flagellariaceae</w:t>
      </w:r>
      <w:proofErr w:type="spellEnd"/>
      <w:r>
        <w:t xml:space="preserve"> but has subsequently been separated out. The “at the time of their writing” is implied with the publication date. Also, I’d recommend moving the reference to right after </w:t>
      </w:r>
      <w:proofErr w:type="spellStart"/>
      <w:r>
        <w:t>Flagellariaceae</w:t>
      </w:r>
      <w:proofErr w:type="spellEnd"/>
      <w:r>
        <w:t xml:space="preserve"> since the way it’s written implies that they made the revision, but I don’t think that’s the case, right?</w:t>
      </w:r>
      <w:bookmarkStart w:id="33" w:name="_GoBack"/>
      <w:bookmarkEnd w:id="33"/>
    </w:p>
  </w:comment>
  <w:comment w:id="31" w:author="Hannah" w:date="2018-09-25T12:46:00Z" w:initials="HMC">
    <w:p w14:paraId="4A8C54E9" w14:textId="3C2B9648" w:rsidR="00226044" w:rsidRDefault="00226044">
      <w:pPr>
        <w:pStyle w:val="CommentText"/>
      </w:pPr>
      <w:r>
        <w:rPr>
          <w:rStyle w:val="CommentReference"/>
        </w:rPr>
        <w:annotationRef/>
      </w:r>
      <w:r>
        <w:t>Not sure whether this is necessar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46241E" w15:done="0"/>
  <w15:commentEx w15:paraId="4B7BC6A9" w15:done="0"/>
  <w15:commentEx w15:paraId="598F4E25" w15:done="0"/>
  <w15:commentEx w15:paraId="380B0842" w15:done="0"/>
  <w15:commentEx w15:paraId="29F921D8" w15:done="0"/>
  <w15:commentEx w15:paraId="4A8C54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46241E" w16cid:durableId="1F532828"/>
  <w16cid:commentId w16cid:paraId="4B7BC6A9" w16cid:durableId="1F54AC16"/>
  <w16cid:commentId w16cid:paraId="4A8C54E9" w16cid:durableId="1F54AC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nnah">
    <w15:presenceInfo w15:providerId="None" w15:userId="Hannah"/>
  </w15:person>
  <w15:person w15:author="Derek Houston">
    <w15:presenceInfo w15:providerId="None" w15:userId="Derek Hou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03BB"/>
    <w:rsid w:val="000008EB"/>
    <w:rsid w:val="0002777B"/>
    <w:rsid w:val="00093E5C"/>
    <w:rsid w:val="000A010F"/>
    <w:rsid w:val="00111BE8"/>
    <w:rsid w:val="00115804"/>
    <w:rsid w:val="00172E6E"/>
    <w:rsid w:val="001F0752"/>
    <w:rsid w:val="00226044"/>
    <w:rsid w:val="002503BB"/>
    <w:rsid w:val="00283DEE"/>
    <w:rsid w:val="002B411C"/>
    <w:rsid w:val="002D37D6"/>
    <w:rsid w:val="002F7A80"/>
    <w:rsid w:val="00342A15"/>
    <w:rsid w:val="0037216C"/>
    <w:rsid w:val="003E6474"/>
    <w:rsid w:val="004026C3"/>
    <w:rsid w:val="00405660"/>
    <w:rsid w:val="004106D4"/>
    <w:rsid w:val="00412EEA"/>
    <w:rsid w:val="004254C7"/>
    <w:rsid w:val="00472B9E"/>
    <w:rsid w:val="00590BBD"/>
    <w:rsid w:val="005E352D"/>
    <w:rsid w:val="00622CDC"/>
    <w:rsid w:val="0063366F"/>
    <w:rsid w:val="00662779"/>
    <w:rsid w:val="006924A9"/>
    <w:rsid w:val="006D000D"/>
    <w:rsid w:val="006E5055"/>
    <w:rsid w:val="00747A5A"/>
    <w:rsid w:val="00771F05"/>
    <w:rsid w:val="007C1CB5"/>
    <w:rsid w:val="007C36FE"/>
    <w:rsid w:val="007D159D"/>
    <w:rsid w:val="007F1AF6"/>
    <w:rsid w:val="008A4DD7"/>
    <w:rsid w:val="009260B5"/>
    <w:rsid w:val="00992C79"/>
    <w:rsid w:val="009D2733"/>
    <w:rsid w:val="009D6347"/>
    <w:rsid w:val="00A0604B"/>
    <w:rsid w:val="00AC7F83"/>
    <w:rsid w:val="00AF69D9"/>
    <w:rsid w:val="00B018EF"/>
    <w:rsid w:val="00B63F71"/>
    <w:rsid w:val="00B73082"/>
    <w:rsid w:val="00B97AE7"/>
    <w:rsid w:val="00C449DD"/>
    <w:rsid w:val="00C546DA"/>
    <w:rsid w:val="00C56539"/>
    <w:rsid w:val="00C71D68"/>
    <w:rsid w:val="00C86B09"/>
    <w:rsid w:val="00CB0644"/>
    <w:rsid w:val="00D03857"/>
    <w:rsid w:val="00D612A4"/>
    <w:rsid w:val="00D649FC"/>
    <w:rsid w:val="00DC3A91"/>
    <w:rsid w:val="00DE3598"/>
    <w:rsid w:val="00E501E2"/>
    <w:rsid w:val="00E60E83"/>
    <w:rsid w:val="00E64BC6"/>
    <w:rsid w:val="00E80868"/>
    <w:rsid w:val="00F535AC"/>
    <w:rsid w:val="00FC0B6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2B8E"/>
  <w15:chartTrackingRefBased/>
  <w15:docId w15:val="{BCA1F0CA-4126-4D14-8117-E8872463BD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503BB"/>
    <w:pPr>
      <w:spacing w:after="0" w:line="240" w:lineRule="auto"/>
    </w:pPr>
  </w:style>
  <w:style w:type="character" w:styleId="CommentReference">
    <w:name w:val="annotation reference"/>
    <w:basedOn w:val="DefaultParagraphFont"/>
    <w:uiPriority w:val="99"/>
    <w:semiHidden/>
    <w:unhideWhenUsed/>
    <w:rsid w:val="00115804"/>
    <w:rPr>
      <w:sz w:val="16"/>
      <w:szCs w:val="16"/>
    </w:rPr>
  </w:style>
  <w:style w:type="paragraph" w:styleId="CommentText">
    <w:name w:val="annotation text"/>
    <w:basedOn w:val="Normal"/>
    <w:link w:val="CommentTextChar"/>
    <w:uiPriority w:val="99"/>
    <w:semiHidden/>
    <w:unhideWhenUsed/>
    <w:rsid w:val="00115804"/>
    <w:rPr>
      <w:sz w:val="20"/>
      <w:szCs w:val="20"/>
    </w:rPr>
  </w:style>
  <w:style w:type="character" w:customStyle="1" w:styleId="CommentTextChar">
    <w:name w:val="Comment Text Char"/>
    <w:basedOn w:val="DefaultParagraphFont"/>
    <w:link w:val="CommentText"/>
    <w:uiPriority w:val="99"/>
    <w:semiHidden/>
    <w:rsid w:val="0011580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804"/>
    <w:rPr>
      <w:b/>
      <w:bCs/>
    </w:rPr>
  </w:style>
  <w:style w:type="character" w:customStyle="1" w:styleId="CommentSubjectChar">
    <w:name w:val="Comment Subject Char"/>
    <w:basedOn w:val="CommentTextChar"/>
    <w:link w:val="CommentSubject"/>
    <w:uiPriority w:val="99"/>
    <w:semiHidden/>
    <w:rsid w:val="00115804"/>
    <w:rPr>
      <w:rFonts w:ascii="Times New Roman" w:hAnsi="Times New Roman"/>
      <w:b/>
      <w:bCs/>
      <w:sz w:val="20"/>
      <w:szCs w:val="20"/>
    </w:rPr>
  </w:style>
  <w:style w:type="paragraph" w:styleId="BalloonText">
    <w:name w:val="Balloon Text"/>
    <w:basedOn w:val="Normal"/>
    <w:link w:val="BalloonTextChar"/>
    <w:uiPriority w:val="99"/>
    <w:semiHidden/>
    <w:unhideWhenUsed/>
    <w:rsid w:val="0011580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580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826">
      <w:bodyDiv w:val="1"/>
      <w:marLeft w:val="0"/>
      <w:marRight w:val="0"/>
      <w:marTop w:val="0"/>
      <w:marBottom w:val="0"/>
      <w:divBdr>
        <w:top w:val="none" w:sz="0" w:space="0" w:color="auto"/>
        <w:left w:val="none" w:sz="0" w:space="0" w:color="auto"/>
        <w:bottom w:val="none" w:sz="0" w:space="0" w:color="auto"/>
        <w:right w:val="none" w:sz="0" w:space="0" w:color="auto"/>
      </w:divBdr>
    </w:div>
    <w:div w:id="440956021">
      <w:bodyDiv w:val="1"/>
      <w:marLeft w:val="0"/>
      <w:marRight w:val="0"/>
      <w:marTop w:val="0"/>
      <w:marBottom w:val="0"/>
      <w:divBdr>
        <w:top w:val="none" w:sz="0" w:space="0" w:color="auto"/>
        <w:left w:val="none" w:sz="0" w:space="0" w:color="auto"/>
        <w:bottom w:val="none" w:sz="0" w:space="0" w:color="auto"/>
        <w:right w:val="none" w:sz="0" w:space="0" w:color="auto"/>
      </w:divBdr>
    </w:div>
    <w:div w:id="603923937">
      <w:bodyDiv w:val="1"/>
      <w:marLeft w:val="0"/>
      <w:marRight w:val="0"/>
      <w:marTop w:val="0"/>
      <w:marBottom w:val="0"/>
      <w:divBdr>
        <w:top w:val="none" w:sz="0" w:space="0" w:color="auto"/>
        <w:left w:val="none" w:sz="0" w:space="0" w:color="auto"/>
        <w:bottom w:val="none" w:sz="0" w:space="0" w:color="auto"/>
        <w:right w:val="none" w:sz="0" w:space="0" w:color="auto"/>
      </w:divBdr>
    </w:div>
    <w:div w:id="649139844">
      <w:bodyDiv w:val="1"/>
      <w:marLeft w:val="0"/>
      <w:marRight w:val="0"/>
      <w:marTop w:val="0"/>
      <w:marBottom w:val="0"/>
      <w:divBdr>
        <w:top w:val="none" w:sz="0" w:space="0" w:color="auto"/>
        <w:left w:val="none" w:sz="0" w:space="0" w:color="auto"/>
        <w:bottom w:val="none" w:sz="0" w:space="0" w:color="auto"/>
        <w:right w:val="none" w:sz="0" w:space="0" w:color="auto"/>
      </w:divBdr>
    </w:div>
    <w:div w:id="767312686">
      <w:bodyDiv w:val="1"/>
      <w:marLeft w:val="0"/>
      <w:marRight w:val="0"/>
      <w:marTop w:val="0"/>
      <w:marBottom w:val="0"/>
      <w:divBdr>
        <w:top w:val="none" w:sz="0" w:space="0" w:color="auto"/>
        <w:left w:val="none" w:sz="0" w:space="0" w:color="auto"/>
        <w:bottom w:val="none" w:sz="0" w:space="0" w:color="auto"/>
        <w:right w:val="none" w:sz="0" w:space="0" w:color="auto"/>
      </w:divBdr>
    </w:div>
    <w:div w:id="1015375830">
      <w:bodyDiv w:val="1"/>
      <w:marLeft w:val="0"/>
      <w:marRight w:val="0"/>
      <w:marTop w:val="0"/>
      <w:marBottom w:val="0"/>
      <w:divBdr>
        <w:top w:val="none" w:sz="0" w:space="0" w:color="auto"/>
        <w:left w:val="none" w:sz="0" w:space="0" w:color="auto"/>
        <w:bottom w:val="none" w:sz="0" w:space="0" w:color="auto"/>
        <w:right w:val="none" w:sz="0" w:space="0" w:color="auto"/>
      </w:divBdr>
    </w:div>
    <w:div w:id="1063215567">
      <w:bodyDiv w:val="1"/>
      <w:marLeft w:val="0"/>
      <w:marRight w:val="0"/>
      <w:marTop w:val="0"/>
      <w:marBottom w:val="0"/>
      <w:divBdr>
        <w:top w:val="none" w:sz="0" w:space="0" w:color="auto"/>
        <w:left w:val="none" w:sz="0" w:space="0" w:color="auto"/>
        <w:bottom w:val="none" w:sz="0" w:space="0" w:color="auto"/>
        <w:right w:val="none" w:sz="0" w:space="0" w:color="auto"/>
      </w:divBdr>
    </w:div>
    <w:div w:id="1216889818">
      <w:bodyDiv w:val="1"/>
      <w:marLeft w:val="0"/>
      <w:marRight w:val="0"/>
      <w:marTop w:val="0"/>
      <w:marBottom w:val="0"/>
      <w:divBdr>
        <w:top w:val="none" w:sz="0" w:space="0" w:color="auto"/>
        <w:left w:val="none" w:sz="0" w:space="0" w:color="auto"/>
        <w:bottom w:val="none" w:sz="0" w:space="0" w:color="auto"/>
        <w:right w:val="none" w:sz="0" w:space="0" w:color="auto"/>
      </w:divBdr>
    </w:div>
    <w:div w:id="1219822765">
      <w:bodyDiv w:val="1"/>
      <w:marLeft w:val="0"/>
      <w:marRight w:val="0"/>
      <w:marTop w:val="0"/>
      <w:marBottom w:val="0"/>
      <w:divBdr>
        <w:top w:val="none" w:sz="0" w:space="0" w:color="auto"/>
        <w:left w:val="none" w:sz="0" w:space="0" w:color="auto"/>
        <w:bottom w:val="none" w:sz="0" w:space="0" w:color="auto"/>
        <w:right w:val="none" w:sz="0" w:space="0" w:color="auto"/>
      </w:divBdr>
    </w:div>
    <w:div w:id="1292055565">
      <w:bodyDiv w:val="1"/>
      <w:marLeft w:val="0"/>
      <w:marRight w:val="0"/>
      <w:marTop w:val="0"/>
      <w:marBottom w:val="0"/>
      <w:divBdr>
        <w:top w:val="none" w:sz="0" w:space="0" w:color="auto"/>
        <w:left w:val="none" w:sz="0" w:space="0" w:color="auto"/>
        <w:bottom w:val="none" w:sz="0" w:space="0" w:color="auto"/>
        <w:right w:val="none" w:sz="0" w:space="0" w:color="auto"/>
      </w:divBdr>
    </w:div>
    <w:div w:id="1358433886">
      <w:bodyDiv w:val="1"/>
      <w:marLeft w:val="0"/>
      <w:marRight w:val="0"/>
      <w:marTop w:val="0"/>
      <w:marBottom w:val="0"/>
      <w:divBdr>
        <w:top w:val="none" w:sz="0" w:space="0" w:color="auto"/>
        <w:left w:val="none" w:sz="0" w:space="0" w:color="auto"/>
        <w:bottom w:val="none" w:sz="0" w:space="0" w:color="auto"/>
        <w:right w:val="none" w:sz="0" w:space="0" w:color="auto"/>
      </w:divBdr>
    </w:div>
    <w:div w:id="1388147223">
      <w:bodyDiv w:val="1"/>
      <w:marLeft w:val="0"/>
      <w:marRight w:val="0"/>
      <w:marTop w:val="0"/>
      <w:marBottom w:val="0"/>
      <w:divBdr>
        <w:top w:val="none" w:sz="0" w:space="0" w:color="auto"/>
        <w:left w:val="none" w:sz="0" w:space="0" w:color="auto"/>
        <w:bottom w:val="none" w:sz="0" w:space="0" w:color="auto"/>
        <w:right w:val="none" w:sz="0" w:space="0" w:color="auto"/>
      </w:divBdr>
    </w:div>
    <w:div w:id="1703168801">
      <w:bodyDiv w:val="1"/>
      <w:marLeft w:val="0"/>
      <w:marRight w:val="0"/>
      <w:marTop w:val="0"/>
      <w:marBottom w:val="0"/>
      <w:divBdr>
        <w:top w:val="none" w:sz="0" w:space="0" w:color="auto"/>
        <w:left w:val="none" w:sz="0" w:space="0" w:color="auto"/>
        <w:bottom w:val="none" w:sz="0" w:space="0" w:color="auto"/>
        <w:right w:val="none" w:sz="0" w:space="0" w:color="auto"/>
      </w:divBdr>
    </w:div>
    <w:div w:id="1833720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0"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BB192-152E-C54B-9BA6-DF43B12F5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5130</Words>
  <Characters>29246</Characters>
  <Application>Microsoft Macintosh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Derek Houston</cp:lastModifiedBy>
  <cp:revision>2</cp:revision>
  <dcterms:created xsi:type="dcterms:W3CDTF">2018-09-25T20:31:00Z</dcterms:created>
  <dcterms:modified xsi:type="dcterms:W3CDTF">2018-09-25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06e163-fd5f-3445-a282-6d7df00c6a60</vt:lpwstr>
  </property>
  <property fmtid="{D5CDD505-2E9C-101B-9397-08002B2CF9AE}" pid="4" name="Mendeley Citation Style_1">
    <vt:lpwstr>http://www.zotero.org/styles/american-journal-of-botany</vt:lpwstr>
  </property>
  <property fmtid="{D5CDD505-2E9C-101B-9397-08002B2CF9AE}" pid="5" name="Mendeley Recent Style Id 0_1">
    <vt:lpwstr>http://www.zotero.org/styles/american-journal-of-botany</vt:lpwstr>
  </property>
  <property fmtid="{D5CDD505-2E9C-101B-9397-08002B2CF9AE}" pid="6" name="Mendeley Recent Style Name 0_1">
    <vt:lpwstr>American Journal of Botany</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geological-society-of-america-bulletin</vt:lpwstr>
  </property>
  <property fmtid="{D5CDD505-2E9C-101B-9397-08002B2CF9AE}" pid="10" name="Mendeley Recent Style Name 2_1">
    <vt:lpwstr>Geological Society of America Bulletin</vt:lpwstr>
  </property>
  <property fmtid="{D5CDD505-2E9C-101B-9397-08002B2CF9AE}" pid="11" name="Mendeley Recent Style Id 3_1">
    <vt:lpwstr>http://www.zotero.org/styles/journal-of-paleolimnology</vt:lpwstr>
  </property>
  <property fmtid="{D5CDD505-2E9C-101B-9397-08002B2CF9AE}" pid="12" name="Mendeley Recent Style Name 3_1">
    <vt:lpwstr>Journal of Paleolimnology</vt:lpwstr>
  </property>
  <property fmtid="{D5CDD505-2E9C-101B-9397-08002B2CF9AE}" pid="13" name="Mendeley Recent Style Id 4_1">
    <vt:lpwstr>http://www.zotero.org/styles/limnology-and-oceanography</vt:lpwstr>
  </property>
  <property fmtid="{D5CDD505-2E9C-101B-9397-08002B2CF9AE}" pid="14" name="Mendeley Recent Style Name 4_1">
    <vt:lpwstr>Limnology and Oceanography</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palaeogeography-palaeoclimatology-palaeoecology</vt:lpwstr>
  </property>
  <property fmtid="{D5CDD505-2E9C-101B-9397-08002B2CF9AE}" pid="20" name="Mendeley Recent Style Name 7_1">
    <vt:lpwstr>Palaeogeography, Palaeoclimatology, Palaeoecology</vt:lpwstr>
  </property>
  <property fmtid="{D5CDD505-2E9C-101B-9397-08002B2CF9AE}" pid="21" name="Mendeley Recent Style Id 8_1">
    <vt:lpwstr>http://www.zotero.org/styles/paleoceanography</vt:lpwstr>
  </property>
  <property fmtid="{D5CDD505-2E9C-101B-9397-08002B2CF9AE}" pid="22" name="Mendeley Recent Style Name 8_1">
    <vt:lpwstr>Paleoceanograph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